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42CD5F" w14:textId="4617932B" w:rsidR="008A12EE" w:rsidRDefault="008A12EE" w:rsidP="00634594">
      <w:pPr>
        <w:spacing w:after="120" w:line="360" w:lineRule="auto"/>
        <w:jc w:val="both"/>
        <w:rPr>
          <w:b/>
          <w:bCs/>
        </w:rPr>
      </w:pPr>
      <w:r w:rsidRPr="008A12EE">
        <w:rPr>
          <w:b/>
          <w:bCs/>
        </w:rPr>
        <w:t>Metabolically healthy obesity</w:t>
      </w:r>
      <w:r w:rsidR="003B4A71">
        <w:rPr>
          <w:b/>
          <w:bCs/>
        </w:rPr>
        <w:t xml:space="preserve">: </w:t>
      </w:r>
      <w:r w:rsidR="00267FEE">
        <w:rPr>
          <w:b/>
          <w:bCs/>
        </w:rPr>
        <w:t xml:space="preserve"> Is it really healthy? </w:t>
      </w:r>
    </w:p>
    <w:p w14:paraId="38B12D7E" w14:textId="1EBCC95B" w:rsidR="004B540F" w:rsidRDefault="008A12EE" w:rsidP="00634594">
      <w:pPr>
        <w:spacing w:after="120" w:line="360" w:lineRule="auto"/>
        <w:jc w:val="both"/>
        <w:rPr>
          <w:b/>
          <w:bCs/>
        </w:rPr>
      </w:pPr>
      <w:r>
        <w:rPr>
          <w:b/>
          <w:bCs/>
        </w:rPr>
        <w:t>Daniel J Cuthbertson</w:t>
      </w:r>
      <w:r w:rsidR="00101D65">
        <w:rPr>
          <w:b/>
          <w:bCs/>
          <w:vertAlign w:val="superscript"/>
        </w:rPr>
        <w:t>1,2</w:t>
      </w:r>
      <w:r>
        <w:rPr>
          <w:b/>
          <w:bCs/>
        </w:rPr>
        <w:t>, John PH Wilding</w:t>
      </w:r>
      <w:r w:rsidR="00101D65" w:rsidRPr="00491BB0">
        <w:rPr>
          <w:b/>
          <w:bCs/>
          <w:vertAlign w:val="superscript"/>
        </w:rPr>
        <w:t>1,2</w:t>
      </w:r>
    </w:p>
    <w:p w14:paraId="34AA74C8" w14:textId="03E77498" w:rsidR="00101D65" w:rsidRDefault="00101D65" w:rsidP="00634594">
      <w:pPr>
        <w:spacing w:after="120" w:line="360" w:lineRule="auto"/>
        <w:jc w:val="both"/>
        <w:rPr>
          <w:b/>
          <w:bCs/>
        </w:rPr>
      </w:pPr>
      <w:r w:rsidRPr="00491BB0">
        <w:rPr>
          <w:b/>
          <w:bCs/>
          <w:vertAlign w:val="superscript"/>
        </w:rPr>
        <w:t>1</w:t>
      </w:r>
      <w:r>
        <w:rPr>
          <w:b/>
          <w:bCs/>
        </w:rPr>
        <w:t>Department of Metabolic and Cardiovascular Medicine, University of Liverpool</w:t>
      </w:r>
      <w:r w:rsidR="004E1947">
        <w:rPr>
          <w:b/>
          <w:bCs/>
        </w:rPr>
        <w:t xml:space="preserve">, </w:t>
      </w:r>
      <w:r>
        <w:rPr>
          <w:b/>
          <w:bCs/>
        </w:rPr>
        <w:t>UK</w:t>
      </w:r>
    </w:p>
    <w:p w14:paraId="38F0F448" w14:textId="21F4FF8E" w:rsidR="00101D65" w:rsidRPr="00634594" w:rsidRDefault="00101D65" w:rsidP="00634594">
      <w:pPr>
        <w:spacing w:after="120" w:line="360" w:lineRule="auto"/>
        <w:jc w:val="both"/>
        <w:rPr>
          <w:b/>
          <w:bCs/>
        </w:rPr>
      </w:pPr>
      <w:r>
        <w:rPr>
          <w:b/>
          <w:bCs/>
          <w:vertAlign w:val="superscript"/>
        </w:rPr>
        <w:t>2</w:t>
      </w:r>
      <w:r>
        <w:rPr>
          <w:b/>
          <w:bCs/>
        </w:rPr>
        <w:t>University Hospital Aintree, Liverpool University Hospitals NHS Foundation Trust, UK</w:t>
      </w:r>
    </w:p>
    <w:p w14:paraId="05D9F25D" w14:textId="2F8BD00E" w:rsidR="00507D30" w:rsidRDefault="00BA7BED" w:rsidP="00634594">
      <w:pPr>
        <w:spacing w:after="120" w:line="360" w:lineRule="auto"/>
        <w:jc w:val="both"/>
      </w:pPr>
      <w:r>
        <w:t>The inter-relationship between obesity</w:t>
      </w:r>
      <w:r w:rsidR="004B540F">
        <w:t>,</w:t>
      </w:r>
      <w:r>
        <w:t xml:space="preserve"> metabolic syndrome type 2 diabetes (T2D) and cardiovascular disease (CVD)</w:t>
      </w:r>
      <w:r w:rsidR="00290ABC">
        <w:t xml:space="preserve"> </w:t>
      </w:r>
      <w:r w:rsidR="004B540F">
        <w:t>is well established</w:t>
      </w:r>
      <w:r w:rsidR="00436B33">
        <w:t>. However,</w:t>
      </w:r>
      <w:r w:rsidR="004B540F">
        <w:t xml:space="preserve"> </w:t>
      </w:r>
      <w:r w:rsidR="00436B33">
        <w:t>w</w:t>
      </w:r>
      <w:r w:rsidR="00290ABC">
        <w:t xml:space="preserve">hile obesity </w:t>
      </w:r>
      <w:r w:rsidR="00544C9D">
        <w:t>and metabolic disorders (including dyslipidaemia,</w:t>
      </w:r>
      <w:r w:rsidR="00544C9D" w:rsidRPr="00290ABC">
        <w:t xml:space="preserve"> </w:t>
      </w:r>
      <w:proofErr w:type="gramStart"/>
      <w:r w:rsidR="00544C9D">
        <w:t>hypertension</w:t>
      </w:r>
      <w:proofErr w:type="gramEnd"/>
      <w:r w:rsidR="00544C9D">
        <w:t xml:space="preserve"> and type 2 di</w:t>
      </w:r>
      <w:r w:rsidR="002759CE">
        <w:t>abetes</w:t>
      </w:r>
      <w:r w:rsidR="00544C9D">
        <w:t xml:space="preserve">) </w:t>
      </w:r>
      <w:r w:rsidR="00290ABC">
        <w:t>cluster</w:t>
      </w:r>
      <w:r w:rsidR="00672F5B">
        <w:t>,</w:t>
      </w:r>
      <w:r w:rsidR="00290ABC">
        <w:t xml:space="preserve"> with </w:t>
      </w:r>
      <w:r w:rsidR="004C20D4">
        <w:t xml:space="preserve">both considered </w:t>
      </w:r>
      <w:r w:rsidR="005E2C56">
        <w:t xml:space="preserve">as </w:t>
      </w:r>
      <w:r w:rsidR="004C20D4">
        <w:t xml:space="preserve">major risk factors for </w:t>
      </w:r>
      <w:r w:rsidR="00290ABC">
        <w:t xml:space="preserve">cardiovascular disease </w:t>
      </w:r>
      <w:r w:rsidR="00F7781F">
        <w:t>(CVD)</w:t>
      </w:r>
      <w:r w:rsidR="005E2C56">
        <w:t xml:space="preserve">, </w:t>
      </w:r>
      <w:r w:rsidR="00290ABC">
        <w:t>it is well recognised that there is considerable inter-individual heterogeneity in the risk of developing obesity-associated</w:t>
      </w:r>
      <w:r w:rsidR="00663644">
        <w:t xml:space="preserve"> complications</w:t>
      </w:r>
      <w:r w:rsidR="00290ABC">
        <w:t xml:space="preserve">. </w:t>
      </w:r>
      <w:r w:rsidR="000F0C5F">
        <w:t xml:space="preserve">Considering obesity </w:t>
      </w:r>
      <w:r w:rsidR="00394CD9">
        <w:t>as “an abnormal or excessive fat accumulation that presents a risk to health</w:t>
      </w:r>
      <w:r w:rsidR="00CB2228">
        <w:t xml:space="preserve">”, </w:t>
      </w:r>
      <w:r w:rsidR="00DD3BE5">
        <w:t>the concept of ‘metabolically healthy’ obesity</w:t>
      </w:r>
      <w:r w:rsidR="00663644">
        <w:t xml:space="preserve"> </w:t>
      </w:r>
      <w:r w:rsidR="002759CE">
        <w:t>(MHO)</w:t>
      </w:r>
      <w:r w:rsidR="00DD3BE5">
        <w:t xml:space="preserve"> has been developed to describe p</w:t>
      </w:r>
      <w:r w:rsidR="002759CE">
        <w:t>eople</w:t>
      </w:r>
      <w:r w:rsidR="00DD3BE5">
        <w:t xml:space="preserve"> living with obesity who are free of these cardiometabolic </w:t>
      </w:r>
      <w:r w:rsidR="00507D30">
        <w:t>abnormalities,</w:t>
      </w:r>
      <w:r w:rsidR="0094659C">
        <w:t xml:space="preserve"> </w:t>
      </w:r>
      <w:r w:rsidR="002C726B">
        <w:t xml:space="preserve">occupying a different position on the obesity </w:t>
      </w:r>
      <w:r w:rsidR="00B74140">
        <w:t xml:space="preserve">complications </w:t>
      </w:r>
      <w:r w:rsidR="002C726B">
        <w:t>spectrum</w:t>
      </w:r>
      <w:r w:rsidR="00DD3BE5">
        <w:t xml:space="preserve">. </w:t>
      </w:r>
      <w:r w:rsidR="007A3B99">
        <w:t xml:space="preserve">Conversely, there is a recognition </w:t>
      </w:r>
      <w:r w:rsidR="0094659C">
        <w:t>that</w:t>
      </w:r>
      <w:r w:rsidR="007A3B99">
        <w:t xml:space="preserve"> individuals of normal weight </w:t>
      </w:r>
      <w:r w:rsidR="0094659C">
        <w:t xml:space="preserve">may </w:t>
      </w:r>
      <w:r w:rsidR="007A3B99">
        <w:t>hav</w:t>
      </w:r>
      <w:r w:rsidR="002759CE">
        <w:t>e</w:t>
      </w:r>
      <w:r w:rsidR="007A3B99">
        <w:t xml:space="preserve"> </w:t>
      </w:r>
      <w:r w:rsidR="00DC4432">
        <w:t>an increased risk of cardiometabolic complications,</w:t>
      </w:r>
      <w:r w:rsidR="00DC4432" w:rsidRPr="00DC4432">
        <w:t xml:space="preserve"> </w:t>
      </w:r>
      <w:r w:rsidR="00DC4432">
        <w:t>termed metabolically unhealthy normal weight</w:t>
      </w:r>
      <w:r w:rsidR="003778C1">
        <w:t>.</w:t>
      </w:r>
      <w:r w:rsidR="00DC4432">
        <w:t xml:space="preserve"> </w:t>
      </w:r>
      <w:r w:rsidR="00F9683C">
        <w:t>This generates a conceptual model of different obesity (and normal weight) phenotypes</w:t>
      </w:r>
      <w:r w:rsidR="00F21844">
        <w:t xml:space="preserve">, with contrasting baseline metabolic health profiles, </w:t>
      </w:r>
      <w:r w:rsidR="00DC4432">
        <w:t>which may</w:t>
      </w:r>
      <w:r w:rsidR="0094659C">
        <w:t>/</w:t>
      </w:r>
      <w:r w:rsidR="00765CEA">
        <w:t>may not confer different risk profiles</w:t>
      </w:r>
      <w:r w:rsidR="000E600B">
        <w:t xml:space="preserve"> for </w:t>
      </w:r>
      <w:r w:rsidR="00F21844">
        <w:t>incident type 2 diabetes</w:t>
      </w:r>
      <w:r w:rsidR="000E600B">
        <w:t xml:space="preserve">, </w:t>
      </w:r>
      <w:r w:rsidR="00F21844">
        <w:t xml:space="preserve">non-alcoholic fatty liver disease, </w:t>
      </w:r>
      <w:r w:rsidR="000E600B">
        <w:t xml:space="preserve">CVD </w:t>
      </w:r>
      <w:r w:rsidR="0041794E">
        <w:t>(including coronary arter</w:t>
      </w:r>
      <w:r w:rsidR="005E375E">
        <w:t xml:space="preserve">y disease, heart failure and atrial fibrillation) </w:t>
      </w:r>
      <w:r w:rsidR="000E600B">
        <w:t xml:space="preserve">and </w:t>
      </w:r>
      <w:r w:rsidR="007E454B">
        <w:t>malignancy</w:t>
      </w:r>
      <w:r w:rsidR="00F9683C">
        <w:t xml:space="preserve">. </w:t>
      </w:r>
    </w:p>
    <w:p w14:paraId="130E026C" w14:textId="5768386A" w:rsidR="002756CE" w:rsidRDefault="007A3B99" w:rsidP="00634594">
      <w:pPr>
        <w:spacing w:after="120" w:line="360" w:lineRule="auto"/>
        <w:jc w:val="both"/>
      </w:pPr>
      <w:r>
        <w:t>Biologically, these disparate phenotypes relate to differences in adipose tissue function (</w:t>
      </w:r>
      <w:r w:rsidR="00794334">
        <w:t xml:space="preserve">greater </w:t>
      </w:r>
      <w:r>
        <w:t xml:space="preserve">buffering </w:t>
      </w:r>
      <w:r w:rsidR="00794334">
        <w:t xml:space="preserve">capacity </w:t>
      </w:r>
      <w:r>
        <w:t xml:space="preserve">of excess energy by subcutaneous adipose tissue in MHO) and fat distribution (greater subcutaneous fat relative to </w:t>
      </w:r>
      <w:r w:rsidR="009E7B9B">
        <w:t xml:space="preserve">visceral </w:t>
      </w:r>
      <w:r>
        <w:t>fat</w:t>
      </w:r>
      <w:r w:rsidR="009E7B9B">
        <w:t xml:space="preserve"> and </w:t>
      </w:r>
      <w:r w:rsidR="00794334">
        <w:t>lower levels of liver fat</w:t>
      </w:r>
      <w:r w:rsidR="00BB146A">
        <w:t xml:space="preserve"> in MHO</w:t>
      </w:r>
      <w:r w:rsidR="00794334">
        <w:t>)</w:t>
      </w:r>
      <w:r w:rsidR="00141D0D">
        <w:t xml:space="preserve">, </w:t>
      </w:r>
      <w:r w:rsidR="003E4EE0">
        <w:t>with secondary effects on insulin resistan</w:t>
      </w:r>
      <w:r w:rsidR="005A58F6">
        <w:t>c</w:t>
      </w:r>
      <w:r w:rsidR="003E4EE0">
        <w:t>e, inflammation, oxidative stress etc</w:t>
      </w:r>
      <w:r w:rsidR="005A58F6">
        <w:t xml:space="preserve">. </w:t>
      </w:r>
      <w:r w:rsidR="00141D0D">
        <w:t xml:space="preserve"> </w:t>
      </w:r>
      <w:r w:rsidR="0094659C">
        <w:t>M</w:t>
      </w:r>
      <w:r w:rsidR="00141D0D">
        <w:t>any other factors</w:t>
      </w:r>
      <w:r w:rsidR="00760A97">
        <w:t xml:space="preserve"> </w:t>
      </w:r>
      <w:r w:rsidR="005A58F6">
        <w:t xml:space="preserve">contribute </w:t>
      </w:r>
      <w:r w:rsidR="00760A97">
        <w:t>including differences in dietary intake</w:t>
      </w:r>
      <w:r w:rsidR="006650EB">
        <w:t>,</w:t>
      </w:r>
      <w:r w:rsidR="00760A97">
        <w:t xml:space="preserve"> physical </w:t>
      </w:r>
      <w:proofErr w:type="gramStart"/>
      <w:r w:rsidR="00760A97">
        <w:t>activity</w:t>
      </w:r>
      <w:proofErr w:type="gramEnd"/>
      <w:r w:rsidR="00760A97">
        <w:t xml:space="preserve"> </w:t>
      </w:r>
      <w:r w:rsidR="006650EB">
        <w:t xml:space="preserve">and sedentary behaviour </w:t>
      </w:r>
      <w:r w:rsidR="00760A97">
        <w:t>patterns</w:t>
      </w:r>
      <w:r w:rsidR="00794334">
        <w:t>.</w:t>
      </w:r>
      <w:r w:rsidR="002756CE">
        <w:t xml:space="preserve"> </w:t>
      </w:r>
    </w:p>
    <w:p w14:paraId="1AE8E44D" w14:textId="59C1D866" w:rsidR="00F13776" w:rsidRDefault="00F13776" w:rsidP="00634594">
      <w:pPr>
        <w:spacing w:after="120" w:line="360" w:lineRule="auto"/>
        <w:jc w:val="both"/>
      </w:pPr>
      <w:r>
        <w:t>Importantly, there is currently no consen</w:t>
      </w:r>
      <w:r w:rsidR="002759CE">
        <w:t>s</w:t>
      </w:r>
      <w:r>
        <w:t xml:space="preserve">us definition of what constitutes MHO, with </w:t>
      </w:r>
      <w:r w:rsidR="0094659C">
        <w:t>&gt;</w:t>
      </w:r>
      <w:r>
        <w:t>30 different definitions used to define these phenotypes</w:t>
      </w:r>
      <w:r>
        <w:fldChar w:fldCharType="begin"/>
      </w:r>
      <w:r w:rsidR="005B7FA7">
        <w:instrText xml:space="preserve"> ADDIN EN.CITE &lt;EndNote&gt;&lt;Cite&gt;&lt;Author&gt;Smith&lt;/Author&gt;&lt;Year&gt;2019&lt;/Year&gt;&lt;RecNum&gt;3046&lt;/RecNum&gt;&lt;DisplayText&gt;&lt;style face="superscript"&gt;1&lt;/style&gt;&lt;/DisplayText&gt;&lt;record&gt;&lt;rec-number&gt;3046&lt;/rec-number&gt;&lt;foreign-keys&gt;&lt;key app="EN" db-id="fw5dxs2z2s2dwae5xf8pzv05xzt2atfve95r" timestamp="1592148321" guid="a22c158a-5f15-4403-8cb0-b73bba4ab8ae"&gt;3046&lt;/key&gt;&lt;/foreign-keys&gt;&lt;ref-type name="Journal Article"&gt;17&lt;/ref-type&gt;&lt;contributors&gt;&lt;authors&gt;&lt;author&gt;Smith, G. I.&lt;/author&gt;&lt;author&gt;Mittendorfer, B.&lt;/author&gt;&lt;author&gt;Klein, S.&lt;/author&gt;&lt;/authors&gt;&lt;/contributors&gt;&lt;titles&gt;&lt;title&gt;Metabolically healthy obesity: facts and fantasies&lt;/title&gt;&lt;secondary-title&gt;J Clin Invest&lt;/secondary-title&gt;&lt;/titles&gt;&lt;periodical&gt;&lt;full-title&gt;J Clin Invest&lt;/full-title&gt;&lt;/periodical&gt;&lt;pages&gt;3978-3989&lt;/pages&gt;&lt;volume&gt;129&lt;/volume&gt;&lt;number&gt;10&lt;/number&gt;&lt;edition&gt;2019/09/17&lt;/edition&gt;&lt;keywords&gt;&lt;keyword&gt;Adipose Tissue/physiopathology&lt;/keyword&gt;&lt;keyword&gt;Animals&lt;/keyword&gt;&lt;keyword&gt;Blood Pressure&lt;/keyword&gt;&lt;keyword&gt;Cardiovascular Diseases/etiology&lt;/keyword&gt;&lt;keyword&gt;Diabetes Mellitus, Type 2/etiology&lt;/keyword&gt;&lt;keyword&gt;Female&lt;/keyword&gt;&lt;keyword&gt;Humans&lt;/keyword&gt;&lt;keyword&gt;Insulin Resistance&lt;/keyword&gt;&lt;keyword&gt;Life Style&lt;/keyword&gt;&lt;keyword&gt;Lipids/blood&lt;/keyword&gt;&lt;keyword&gt;Male&lt;/keyword&gt;&lt;keyword&gt;*Obesity, Metabolically Benign/complications/mortality/physiopathology&lt;/keyword&gt;&lt;keyword&gt;Prognosis&lt;/keyword&gt;&lt;keyword&gt;Time Factors&lt;/keyword&gt;&lt;/keywords&gt;&lt;dates&gt;&lt;year&gt;2019&lt;/year&gt;&lt;pub-dates&gt;&lt;date&gt;Oct 1&lt;/date&gt;&lt;/pub-dates&gt;&lt;/dates&gt;&lt;orig-pub&gt;J Clin Invest&lt;/orig-pub&gt;&lt;isbn&gt;0021-9738 (Print)&amp;#xD;0021-9738&lt;/isbn&gt;&lt;urls&gt;&lt;/urls&gt;&lt;custom2&gt;PMC6763224 funding from Merck Sharp &amp;amp; Dohme Corp. and Janssen Pharmaceuticals, and has served as a consultant for Pfizer, Novo Nordisk, and Merck Sharp &amp;amp; Dohme Corp.&lt;/custom2&gt;&lt;electronic-resource-num&gt;10.1172/jci129186&lt;/electronic-resource-num&gt;&lt;language&gt;eng&lt;/language&gt;&lt;/record&gt;&lt;/Cite&gt;&lt;/EndNote&gt;</w:instrText>
      </w:r>
      <w:r>
        <w:fldChar w:fldCharType="separate"/>
      </w:r>
      <w:r w:rsidR="005B7FA7" w:rsidRPr="005B7FA7">
        <w:rPr>
          <w:noProof/>
          <w:vertAlign w:val="superscript"/>
        </w:rPr>
        <w:t>1</w:t>
      </w:r>
      <w:r>
        <w:fldChar w:fldCharType="end"/>
      </w:r>
      <w:r>
        <w:t>. This inevitably influence</w:t>
      </w:r>
      <w:r w:rsidR="00663644">
        <w:t>s</w:t>
      </w:r>
      <w:r>
        <w:t xml:space="preserve"> the </w:t>
      </w:r>
      <w:r w:rsidR="00FE2069">
        <w:t xml:space="preserve">reported </w:t>
      </w:r>
      <w:r>
        <w:t xml:space="preserve">prevalence of these phenotypes and conclusions regarding risks of outcomes drawn from these analyses. More recently, a harmonised definition of MHO has been proposed based on </w:t>
      </w:r>
      <w:r>
        <w:lastRenderedPageBreak/>
        <w:t>risk of CV and total mortality, developed using data from NHANES-III and validated with UK Biobank</w:t>
      </w:r>
      <w:r w:rsidR="0094659C">
        <w:t xml:space="preserve"> data</w:t>
      </w:r>
      <w:r>
        <w:fldChar w:fldCharType="begin"/>
      </w:r>
      <w:r w:rsidR="005B7FA7">
        <w:instrText xml:space="preserve"> ADDIN EN.CITE &lt;EndNote&gt;&lt;Cite&gt;&lt;Author&gt;Zembic&lt;/Author&gt;&lt;Year&gt;2021&lt;/Year&gt;&lt;RecNum&gt;3622&lt;/RecNum&gt;&lt;DisplayText&gt;&lt;style face="superscript"&gt;2&lt;/style&gt;&lt;/DisplayText&gt;&lt;record&gt;&lt;rec-number&gt;3622&lt;/rec-number&gt;&lt;foreign-keys&gt;&lt;key app="EN" db-id="fw5dxs2z2s2dwae5xf8pzv05xzt2atfve95r" timestamp="1622005498" guid="03a12224-a57c-4e68-bce6-7309bb4b5d12"&gt;3622&lt;/key&gt;&lt;/foreign-keys&gt;&lt;ref-type name="Journal Article"&gt;17&lt;/ref-type&gt;&lt;contributors&gt;&lt;authors&gt;&lt;author&gt;Zembic, Anika&lt;/author&gt;&lt;author&gt;Eckel, Nathalie&lt;/author&gt;&lt;author&gt;Stefan, Norbert&lt;/author&gt;&lt;author&gt;Baudry, Julia&lt;/author&gt;&lt;author&gt;Schulze, Matthias B.&lt;/author&gt;&lt;/authors&gt;&lt;/contributors&gt;&lt;titles&gt;&lt;title&gt;An Empirically Derived Definition of Metabolically Healthy Obesity Based on Risk of Cardiovascular and Total Mortality&lt;/title&gt;&lt;secondary-title&gt;JAMA Network Open&lt;/secondary-title&gt;&lt;/titles&gt;&lt;periodical&gt;&lt;full-title&gt;JAMA Netw Open&lt;/full-title&gt;&lt;abbr-1&gt;JAMA network open&lt;/abbr-1&gt;&lt;/periodical&gt;&lt;pages&gt;e218505-e218505&lt;/pages&gt;&lt;volume&gt;4&lt;/volume&gt;&lt;number&gt;5&lt;/number&gt;&lt;dates&gt;&lt;year&gt;2021&lt;/year&gt;&lt;/dates&gt;&lt;orig-pub&gt;JAMA Network Open&lt;/orig-pub&gt;&lt;isbn&gt;2574-3805&lt;/isbn&gt;&lt;urls&gt;&lt;related-urls&gt;&lt;url&gt;https://doi.org/10.1001/jamanetworkopen.2021.8505 &lt;/url&gt;&lt;/related-urls&gt;&lt;/urls&gt;&lt;electronic-resource-num&gt;10.1001/jamanetworkopen.2021.8505&lt;/electronic-resource-num&gt;&lt;access-date&gt;5/25/2021&lt;/access-date&gt;&lt;/record&gt;&lt;/Cite&gt;&lt;/EndNote&gt;</w:instrText>
      </w:r>
      <w:r>
        <w:fldChar w:fldCharType="separate"/>
      </w:r>
      <w:r w:rsidR="005B7FA7" w:rsidRPr="005B7FA7">
        <w:rPr>
          <w:noProof/>
          <w:vertAlign w:val="superscript"/>
        </w:rPr>
        <w:t>2</w:t>
      </w:r>
      <w:r>
        <w:fldChar w:fldCharType="end"/>
      </w:r>
      <w:r>
        <w:t xml:space="preserve">. </w:t>
      </w:r>
    </w:p>
    <w:p w14:paraId="3D17BED1" w14:textId="2149914D" w:rsidR="00570AE9" w:rsidRDefault="00570AE9" w:rsidP="00634594">
      <w:pPr>
        <w:spacing w:after="120" w:line="360" w:lineRule="auto"/>
        <w:jc w:val="both"/>
      </w:pPr>
      <w:r>
        <w:t xml:space="preserve">Perhaps not surprisingly, epidemiological studies examining CVD outcomes in these cohorts have </w:t>
      </w:r>
      <w:r w:rsidR="00663644">
        <w:t xml:space="preserve">produced </w:t>
      </w:r>
      <w:r>
        <w:t>conflicting results and differing conclusions. If we examine CVD as a composite (endpoints relating to coronary heart disease and heart failure), the evidence suggest</w:t>
      </w:r>
      <w:r w:rsidR="0094659C">
        <w:t>s</w:t>
      </w:r>
      <w:r>
        <w:t xml:space="preserve"> that although CV risk </w:t>
      </w:r>
      <w:r w:rsidR="00267FEE">
        <w:t xml:space="preserve">in people with </w:t>
      </w:r>
      <w:r>
        <w:t xml:space="preserve">MHO is less than that observed </w:t>
      </w:r>
      <w:r w:rsidR="00267FEE">
        <w:t xml:space="preserve">in those with </w:t>
      </w:r>
      <w:r>
        <w:t>metabolically unhealthy</w:t>
      </w:r>
      <w:r w:rsidR="00267FEE">
        <w:t xml:space="preserve"> obesity</w:t>
      </w:r>
      <w:r>
        <w:t>, their risk is still su</w:t>
      </w:r>
      <w:r w:rsidR="002759CE">
        <w:t>bs</w:t>
      </w:r>
      <w:r>
        <w:t xml:space="preserve">tantial, compared with </w:t>
      </w:r>
      <w:r w:rsidR="00267FEE">
        <w:t xml:space="preserve">those who are of </w:t>
      </w:r>
      <w:r>
        <w:t xml:space="preserve">normal weight, </w:t>
      </w:r>
      <w:r w:rsidR="00267FEE">
        <w:t xml:space="preserve">and </w:t>
      </w:r>
      <w:r>
        <w:t>metabolically healthy</w:t>
      </w:r>
      <w:r>
        <w:fldChar w:fldCharType="begin"/>
      </w:r>
      <w:r w:rsidR="005B7FA7">
        <w:instrText xml:space="preserve"> ADDIN EN.CITE &lt;EndNote&gt;&lt;Cite&gt;&lt;Author&gt;Caleyachetty&lt;/Author&gt;&lt;Year&gt;2017&lt;/Year&gt;&lt;RecNum&gt;1338&lt;/RecNum&gt;&lt;DisplayText&gt;&lt;style face="superscript"&gt;3&lt;/style&gt;&lt;/DisplayText&gt;&lt;record&gt;&lt;rec-number&gt;1338&lt;/rec-number&gt;&lt;foreign-keys&gt;&lt;key app="EN" db-id="fw5dxs2z2s2dwae5xf8pzv05xzt2atfve95r" timestamp="1552508590" guid="c3c5cc0c-25d6-48de-a335-a3b6dce3f28c"&gt;1338&lt;/key&gt;&lt;/foreign-keys&gt;&lt;ref-type name="Journal Article"&gt;17&lt;/ref-type&gt;&lt;contributors&gt;&lt;authors&gt;&lt;author&gt;Caleyachetty, Rishi&lt;/author&gt;&lt;author&gt;Thomas, G. Neil&lt;/author&gt;&lt;author&gt;Toulis, Konstantinos A.&lt;/author&gt;&lt;author&gt;Mohammed, Nuredin&lt;/author&gt;&lt;author&gt;Gokhale, Krishna M.&lt;/author&gt;&lt;author&gt;Balachandran, Kumarendran&lt;/author&gt;&lt;author&gt;Nirantharakumar, Krishnarajah&lt;/author&gt;&lt;/authors&gt;&lt;/contributors&gt;&lt;titles&gt;&lt;title&gt;Metabolically Healthy Obese and Incident Cardiovascular Disease Events Among 3.5 Million Men and Women&lt;/title&gt;&lt;secondary-title&gt;Journal of the American College of Cardiology&lt;/secondary-title&gt;&lt;/titles&gt;&lt;periodical&gt;&lt;full-title&gt;J Am Coll Cardiol&lt;/full-title&gt;&lt;abbr-1&gt;Journal of the American College of Cardiology&lt;/abbr-1&gt;&lt;/periodical&gt;&lt;pages&gt;1429-1437&lt;/pages&gt;&lt;volume&gt;70&lt;/volume&gt;&lt;number&gt;12&lt;/number&gt;&lt;dates&gt;&lt;year&gt;2017&lt;/year&gt;&lt;/dates&gt;&lt;orig-pub&gt;Journal of the American College of Cardiology&lt;/orig-pub&gt;&lt;urls&gt;&lt;/urls&gt;&lt;electronic-resource-num&gt;10.1016/j.jacc.2017.07.763&lt;/electronic-resource-num&gt;&lt;/record&gt;&lt;/Cite&gt;&lt;/EndNote&gt;</w:instrText>
      </w:r>
      <w:r>
        <w:fldChar w:fldCharType="separate"/>
      </w:r>
      <w:r w:rsidR="005B7FA7" w:rsidRPr="005B7FA7">
        <w:rPr>
          <w:noProof/>
          <w:vertAlign w:val="superscript"/>
        </w:rPr>
        <w:t>3</w:t>
      </w:r>
      <w:r>
        <w:fldChar w:fldCharType="end"/>
      </w:r>
      <w:r>
        <w:t xml:space="preserve">. This is </w:t>
      </w:r>
      <w:r w:rsidR="002759CE">
        <w:t xml:space="preserve">supported </w:t>
      </w:r>
      <w:r>
        <w:t xml:space="preserve">by the results of </w:t>
      </w:r>
      <w:r w:rsidR="002759CE">
        <w:t xml:space="preserve">a </w:t>
      </w:r>
      <w:r>
        <w:t>systematic review highlighting the increased long-term CV risk of obesity even without metabolic abnormalities</w:t>
      </w:r>
      <w:r>
        <w:fldChar w:fldCharType="begin">
          <w:fldData xml:space="preserve">PEVuZE5vdGU+PENpdGU+PEF1dGhvcj5LcmFtZXI8L0F1dGhvcj48WWVhcj4yMDEzPC9ZZWFyPjxS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</w:fldData>
        </w:fldChar>
      </w:r>
      <w:r w:rsidR="005B7FA7">
        <w:instrText xml:space="preserve"> ADDIN EN.CITE </w:instrText>
      </w:r>
      <w:r w:rsidR="005B7FA7">
        <w:fldChar w:fldCharType="begin">
          <w:fldData xml:space="preserve">PEVuZE5vdGU+PENpdGU+PEF1dGhvcj5LcmFtZXI8L0F1dGhvcj48WWVhcj4yMDEzPC9ZZWFyPjxS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</w:fldData>
        </w:fldChar>
      </w:r>
      <w:r w:rsidR="005B7FA7">
        <w:instrText xml:space="preserve"> ADDIN EN.CITE.DATA </w:instrText>
      </w:r>
      <w:r w:rsidR="005B7FA7">
        <w:fldChar w:fldCharType="end"/>
      </w:r>
      <w:r>
        <w:fldChar w:fldCharType="separate"/>
      </w:r>
      <w:r w:rsidR="005B7FA7" w:rsidRPr="005B7FA7">
        <w:rPr>
          <w:noProof/>
          <w:vertAlign w:val="superscript"/>
        </w:rPr>
        <w:t>4</w:t>
      </w:r>
      <w:r>
        <w:fldChar w:fldCharType="end"/>
      </w:r>
      <w:r>
        <w:t>.</w:t>
      </w:r>
    </w:p>
    <w:p w14:paraId="466253C2" w14:textId="5519678E" w:rsidR="00C2725E" w:rsidRPr="00C41E3B" w:rsidRDefault="000B0FBE" w:rsidP="00634594">
      <w:pPr>
        <w:spacing w:after="120" w:line="360" w:lineRule="auto"/>
        <w:jc w:val="both"/>
      </w:pPr>
      <w:r>
        <w:t>We have previously attempted to provide mechanistic insight into the epidemiological evidence around MHO and CVD. We examined body composition (by MRI), metabolic and cardiovascular health (using ECHO and brachial ultrasound) of different obesity phenotypes and demonstrated that metabolic health, rather than obesity, influences cardiac structure, myocardial and endothelial function</w:t>
      </w:r>
      <w:r w:rsidR="004C0C1B">
        <w:fldChar w:fldCharType="begin">
          <w:fldData xml:space="preserve">PEVuZE5vdGU+PENpdGU+PEF1dGhvcj5TcHJ1bmc8L0F1dGhvcj48WWVhcj4yMDIwPC9ZZWFyPjxS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</w:fldData>
        </w:fldChar>
      </w:r>
      <w:r w:rsidR="005B7FA7">
        <w:instrText xml:space="preserve"> ADDIN EN.CITE </w:instrText>
      </w:r>
      <w:r w:rsidR="005B7FA7">
        <w:fldChar w:fldCharType="begin">
          <w:fldData xml:space="preserve">PEVuZE5vdGU+PENpdGU+PEF1dGhvcj5TcHJ1bmc8L0F1dGhvcj48WWVhcj4yMDIwPC9ZZWFyPjxS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</w:fldData>
        </w:fldChar>
      </w:r>
      <w:r w:rsidR="005B7FA7">
        <w:instrText xml:space="preserve"> ADDIN EN.CITE.DATA </w:instrText>
      </w:r>
      <w:r w:rsidR="005B7FA7">
        <w:fldChar w:fldCharType="end"/>
      </w:r>
      <w:r w:rsidR="004C0C1B">
        <w:fldChar w:fldCharType="separate"/>
      </w:r>
      <w:r w:rsidR="005B7FA7" w:rsidRPr="005B7FA7">
        <w:rPr>
          <w:noProof/>
          <w:vertAlign w:val="superscript"/>
        </w:rPr>
        <w:t>5,6</w:t>
      </w:r>
      <w:r w:rsidR="004C0C1B">
        <w:fldChar w:fldCharType="end"/>
      </w:r>
      <w:r>
        <w:t>.</w:t>
      </w:r>
      <w:r w:rsidR="009A7765">
        <w:t xml:space="preserve"> </w:t>
      </w:r>
      <w:r w:rsidR="002759CE">
        <w:t>Consistent with</w:t>
      </w:r>
      <w:r w:rsidR="00BD3855">
        <w:t xml:space="preserve"> </w:t>
      </w:r>
      <w:r w:rsidR="00C41E3B">
        <w:t xml:space="preserve">the degree of endothelial and </w:t>
      </w:r>
      <w:r w:rsidR="00C901E1">
        <w:t>myocardial</w:t>
      </w:r>
      <w:r w:rsidR="00C901E1">
        <w:t xml:space="preserve"> dysfunction being</w:t>
      </w:r>
      <w:r w:rsidR="00C41E3B">
        <w:t xml:space="preserve"> correlated with the number of components of metabolic syndrome,</w:t>
      </w:r>
      <w:r w:rsidR="00C41E3B" w:rsidRPr="00C41E3B">
        <w:t xml:space="preserve"> </w:t>
      </w:r>
      <w:r w:rsidR="00C41E3B">
        <w:t xml:space="preserve">Caleyachetty </w:t>
      </w:r>
      <w:r w:rsidR="00C41E3B" w:rsidRPr="00C41E3B">
        <w:rPr>
          <w:i/>
          <w:iCs/>
        </w:rPr>
        <w:t>et al</w:t>
      </w:r>
      <w:r w:rsidR="00C41E3B">
        <w:t xml:space="preserve"> </w:t>
      </w:r>
      <w:r w:rsidR="00C41E3B" w:rsidRPr="00C41E3B">
        <w:t xml:space="preserve">noted </w:t>
      </w:r>
      <w:r w:rsidR="00C901E1">
        <w:t xml:space="preserve">CVD </w:t>
      </w:r>
      <w:r w:rsidR="00C41E3B" w:rsidRPr="00C41E3B">
        <w:t>risk</w:t>
      </w:r>
      <w:r w:rsidR="00C41E3B">
        <w:rPr>
          <w:i/>
          <w:iCs/>
        </w:rPr>
        <w:t xml:space="preserve"> </w:t>
      </w:r>
      <w:r w:rsidR="00C41E3B">
        <w:t>increased with increasing number of metabolic abnormalities</w:t>
      </w:r>
      <w:r w:rsidR="00C41E3B">
        <w:fldChar w:fldCharType="begin"/>
      </w:r>
      <w:r w:rsidR="005B7FA7">
        <w:instrText xml:space="preserve"> ADDIN EN.CITE &lt;EndNote&gt;&lt;Cite&gt;&lt;Author&gt;Caleyachetty&lt;/Author&gt;&lt;Year&gt;2017&lt;/Year&gt;&lt;RecNum&gt;1338&lt;/RecNum&gt;&lt;DisplayText&gt;&lt;style face="superscript"&gt;3&lt;/style&gt;&lt;/DisplayText&gt;&lt;record&gt;&lt;rec-number&gt;1338&lt;/rec-number&gt;&lt;foreign-keys&gt;&lt;key app="EN" db-id="fw5dxs2z2s2dwae5xf8pzv05xzt2atfve95r" timestamp="1552508590" guid="c3c5cc0c-25d6-48de-a335-a3b6dce3f28c"&gt;1338&lt;/key&gt;&lt;/foreign-keys&gt;&lt;ref-type name="Journal Article"&gt;17&lt;/ref-type&gt;&lt;contributors&gt;&lt;authors&gt;&lt;author&gt;Caleyachetty, Rishi&lt;/author&gt;&lt;author&gt;Thomas, G. Neil&lt;/author&gt;&lt;author&gt;Toulis, Konstantinos A.&lt;/author&gt;&lt;author&gt;Mohammed, Nuredin&lt;/author&gt;&lt;author&gt;Gokhale, Krishna M.&lt;/author&gt;&lt;author&gt;Balachandran, Kumarendran&lt;/author&gt;&lt;author&gt;Nirantharakumar, Krishnarajah&lt;/author&gt;&lt;/authors&gt;&lt;/contributors&gt;&lt;titles&gt;&lt;title&gt;Metabolically Healthy Obese and Incident Cardiovascular Disease Events Among 3.5 Million Men and Women&lt;/title&gt;&lt;secondary-title&gt;Journal of the American College of Cardiology&lt;/secondary-title&gt;&lt;/titles&gt;&lt;periodical&gt;&lt;full-title&gt;J Am Coll Cardiol&lt;/full-title&gt;&lt;abbr-1&gt;Journal of the American College of Cardiology&lt;/abbr-1&gt;&lt;/periodical&gt;&lt;pages&gt;1429-1437&lt;/pages&gt;&lt;volume&gt;70&lt;/volume&gt;&lt;number&gt;12&lt;/number&gt;&lt;dates&gt;&lt;year&gt;2017&lt;/year&gt;&lt;/dates&gt;&lt;orig-pub&gt;Journal of the American College of Cardiology&lt;/orig-pub&gt;&lt;urls&gt;&lt;/urls&gt;&lt;electronic-resource-num&gt;10.1016/j.jacc.2017.07.763&lt;/electronic-resource-num&gt;&lt;/record&gt;&lt;/Cite&gt;&lt;/EndNote&gt;</w:instrText>
      </w:r>
      <w:r w:rsidR="00C41E3B">
        <w:fldChar w:fldCharType="separate"/>
      </w:r>
      <w:r w:rsidR="005B7FA7" w:rsidRPr="005B7FA7">
        <w:rPr>
          <w:noProof/>
          <w:vertAlign w:val="superscript"/>
        </w:rPr>
        <w:t>3</w:t>
      </w:r>
      <w:r w:rsidR="00C41E3B">
        <w:fldChar w:fldCharType="end"/>
      </w:r>
      <w:r w:rsidR="00C41E3B" w:rsidRPr="00C41E3B" w:rsidDel="002759CE">
        <w:t xml:space="preserve"> </w:t>
      </w:r>
      <w:r w:rsidR="00C41E3B">
        <w:t xml:space="preserve">implicating metabolic health as an important contributor. </w:t>
      </w:r>
    </w:p>
    <w:p w14:paraId="0D84121E" w14:textId="69E8EF24" w:rsidR="009B765C" w:rsidRDefault="00A63ACD" w:rsidP="00634594">
      <w:pPr>
        <w:spacing w:after="120" w:line="360" w:lineRule="auto"/>
        <w:jc w:val="both"/>
      </w:pPr>
      <w:r>
        <w:t xml:space="preserve">Commodore-Mensah </w:t>
      </w:r>
      <w:r w:rsidRPr="00F6796A">
        <w:rPr>
          <w:i/>
          <w:iCs/>
        </w:rPr>
        <w:t>et al</w:t>
      </w:r>
      <w:r>
        <w:rPr>
          <w:i/>
          <w:iCs/>
        </w:rPr>
        <w:t xml:space="preserve">, </w:t>
      </w:r>
      <w:r>
        <w:t xml:space="preserve">performed an analysis of 9,477 adults in the Atherosclerosis Risk in Communities (ARIC) study. Individuals were phenotyped according to their metabolic status (defined by &lt;2 </w:t>
      </w:r>
      <w:r w:rsidRPr="00EB73FE">
        <w:rPr>
          <w:i/>
          <w:iCs/>
        </w:rPr>
        <w:t>vs.</w:t>
      </w:r>
      <w:r>
        <w:t xml:space="preserve"> </w:t>
      </w:r>
      <w:r w:rsidR="003C1193" w:rsidRPr="00D930AA">
        <w:rPr>
          <w:rFonts w:eastAsia="AdvTTec369687+22" w:cstheme="minorHAnsi"/>
        </w:rPr>
        <w:t>≥</w:t>
      </w:r>
      <w:r>
        <w:t>2</w:t>
      </w:r>
      <w:r w:rsidR="003C1193">
        <w:t xml:space="preserve"> </w:t>
      </w:r>
      <w:r>
        <w:t xml:space="preserve">components of metabolic syndrome) as </w:t>
      </w:r>
      <w:r w:rsidRPr="00080DA6">
        <w:t xml:space="preserve">metabolically healthy or unhealthy and according to their body mass index (BMI) as normal weight, overweight or obese </w:t>
      </w:r>
      <w:r>
        <w:t>(BMI &lt;25, 25</w:t>
      </w:r>
      <w:r w:rsidR="00365379">
        <w:t xml:space="preserve"> </w:t>
      </w:r>
      <w:r>
        <w:t>to &lt;30 or &gt;30 kg/m</w:t>
      </w:r>
      <w:r w:rsidRPr="00840B25">
        <w:rPr>
          <w:vertAlign w:val="superscript"/>
        </w:rPr>
        <w:t>2</w:t>
      </w:r>
      <w:r>
        <w:t xml:space="preserve">). </w:t>
      </w:r>
      <w:r w:rsidR="00BB1EF7">
        <w:t>T</w:t>
      </w:r>
      <w:r>
        <w:t xml:space="preserve">here were 6 mutually exclusive phenotypes: </w:t>
      </w:r>
      <w:r w:rsidRPr="00D9684C">
        <w:t>metabolically healthy normal weight, overw</w:t>
      </w:r>
      <w:r w:rsidR="002759CE">
        <w:t>e</w:t>
      </w:r>
      <w:r w:rsidRPr="00D9684C">
        <w:t>ight or obese and metabolically unhealthy normal weight, overw</w:t>
      </w:r>
      <w:r w:rsidR="00634594">
        <w:t>e</w:t>
      </w:r>
      <w:r w:rsidRPr="00D9684C">
        <w:t xml:space="preserve">ight or obese.  </w:t>
      </w:r>
      <w:r w:rsidR="00F80CDE">
        <w:t xml:space="preserve">In their prospective analysis, individuals were followed up from baseline (in 1990-1992) over a median of </w:t>
      </w:r>
      <w:r w:rsidR="00F02A81">
        <w:t xml:space="preserve">27 </w:t>
      </w:r>
      <w:r w:rsidR="00F80CDE">
        <w:t xml:space="preserve">years. </w:t>
      </w:r>
      <w:r w:rsidR="00BE1DD3">
        <w:t>The primary</w:t>
      </w:r>
      <w:r w:rsidR="00F80CDE">
        <w:t xml:space="preserve"> </w:t>
      </w:r>
      <w:r w:rsidR="00DD44D7">
        <w:t xml:space="preserve">composite </w:t>
      </w:r>
      <w:r w:rsidR="00F80CDE">
        <w:t xml:space="preserve">outcome </w:t>
      </w:r>
      <w:r w:rsidR="00DD44D7">
        <w:t xml:space="preserve">of incident CVD </w:t>
      </w:r>
      <w:r w:rsidR="00267FEE">
        <w:t xml:space="preserve">was higher in those with the metabolically </w:t>
      </w:r>
      <w:r w:rsidR="00E12E3C">
        <w:t xml:space="preserve">healthy </w:t>
      </w:r>
      <w:r w:rsidR="00267FEE">
        <w:t>obese phenotype (after adjustment): hazard ratio (HR) 1.38 (95% CI 1.15-1.67)</w:t>
      </w:r>
      <w:r w:rsidR="002A096B">
        <w:t xml:space="preserve"> </w:t>
      </w:r>
      <w:r w:rsidR="00D009C8">
        <w:t xml:space="preserve">in comparison </w:t>
      </w:r>
      <w:r w:rsidR="00161F92">
        <w:t xml:space="preserve">to </w:t>
      </w:r>
      <w:r w:rsidR="00D009C8">
        <w:t>individua</w:t>
      </w:r>
      <w:r w:rsidR="007A7B5D">
        <w:t>l</w:t>
      </w:r>
      <w:r w:rsidR="00D009C8">
        <w:t>s</w:t>
      </w:r>
      <w:r w:rsidR="000C09D4">
        <w:t xml:space="preserve"> with the metabolically healthy normal weight phenotype</w:t>
      </w:r>
      <w:r w:rsidR="00BE1DD3">
        <w:t>.</w:t>
      </w:r>
      <w:r w:rsidR="00F35435">
        <w:t xml:space="preserve"> </w:t>
      </w:r>
      <w:r w:rsidR="00BF564E">
        <w:t xml:space="preserve"> </w:t>
      </w:r>
      <w:r w:rsidR="00F35435">
        <w:t>T</w:t>
      </w:r>
      <w:r w:rsidR="00BF564E">
        <w:t xml:space="preserve">he risk was intermediate </w:t>
      </w:r>
      <w:r w:rsidR="003F2855">
        <w:t xml:space="preserve">between </w:t>
      </w:r>
      <w:r w:rsidR="00161F92">
        <w:t xml:space="preserve">those </w:t>
      </w:r>
      <w:r w:rsidR="003F2855">
        <w:t xml:space="preserve">of metabolically healthy normal weight </w:t>
      </w:r>
      <w:r w:rsidR="001737F5">
        <w:t xml:space="preserve">(reference group) </w:t>
      </w:r>
      <w:r w:rsidR="003F2855">
        <w:t>and metabolically unhealthy obese</w:t>
      </w:r>
      <w:r w:rsidR="00923059">
        <w:t xml:space="preserve"> </w:t>
      </w:r>
      <w:r w:rsidR="001737F5">
        <w:t>(</w:t>
      </w:r>
      <w:r w:rsidR="00923059">
        <w:t>HR 2.14</w:t>
      </w:r>
      <w:r w:rsidR="00365379">
        <w:t>,</w:t>
      </w:r>
      <w:r w:rsidR="00923059">
        <w:t xml:space="preserve"> </w:t>
      </w:r>
      <w:r w:rsidR="00161F92">
        <w:t>[</w:t>
      </w:r>
      <w:r w:rsidR="00923059">
        <w:t>1.88</w:t>
      </w:r>
      <w:r w:rsidR="001737F5">
        <w:t>-2.44]</w:t>
      </w:r>
      <w:r w:rsidR="00161F92">
        <w:t xml:space="preserve"> </w:t>
      </w:r>
      <w:r w:rsidR="00161F92" w:rsidRPr="00B75504">
        <w:rPr>
          <w:i/>
          <w:iCs/>
        </w:rPr>
        <w:t>vs.</w:t>
      </w:r>
      <w:r w:rsidR="00161F92">
        <w:t xml:space="preserve"> reference group)</w:t>
      </w:r>
      <w:r w:rsidR="003F2855">
        <w:t xml:space="preserve">. </w:t>
      </w:r>
      <w:r w:rsidR="0049617E">
        <w:t xml:space="preserve">Furthermore, </w:t>
      </w:r>
      <w:r w:rsidR="00CB1EB7">
        <w:t>the excess risk</w:t>
      </w:r>
      <w:r w:rsidR="0018060B">
        <w:t xml:space="preserve"> was examined </w:t>
      </w:r>
      <w:r w:rsidR="0018060B">
        <w:lastRenderedPageBreak/>
        <w:t>sep</w:t>
      </w:r>
      <w:r w:rsidR="00EC4179">
        <w:t>a</w:t>
      </w:r>
      <w:r w:rsidR="0018060B">
        <w:t xml:space="preserve">rately for coronary heart disease (CHD) and </w:t>
      </w:r>
      <w:r w:rsidR="00104D48">
        <w:t xml:space="preserve">heart failure (HF): </w:t>
      </w:r>
      <w:r w:rsidR="0049617E">
        <w:t>People wi</w:t>
      </w:r>
      <w:r w:rsidR="00E12E3C">
        <w:t>t</w:t>
      </w:r>
      <w:r w:rsidR="0049617E">
        <w:t xml:space="preserve">h </w:t>
      </w:r>
      <w:r w:rsidR="00104D48">
        <w:t xml:space="preserve">MHO had higher HF risk (HR 1.65, 95% CI 1.30-2.09) in comparison with metabolically healthy normal </w:t>
      </w:r>
      <w:r w:rsidR="00F35435">
        <w:t>weight,</w:t>
      </w:r>
      <w:r w:rsidR="00CF1C86">
        <w:t xml:space="preserve"> but the association was not significant for CHD (HR 1.34, 95% CI 0.98-1.82)</w:t>
      </w:r>
      <w:r w:rsidR="00B75504">
        <w:t xml:space="preserve"> (Figure 1)</w:t>
      </w:r>
      <w:r w:rsidR="00CF1C86">
        <w:t xml:space="preserve">. </w:t>
      </w:r>
      <w:r w:rsidR="00B0307F">
        <w:t xml:space="preserve">Furthermore, in </w:t>
      </w:r>
      <w:r w:rsidR="0049617E">
        <w:t xml:space="preserve">a </w:t>
      </w:r>
      <w:r w:rsidR="00B0307F">
        <w:t xml:space="preserve">cross-sectional analysis </w:t>
      </w:r>
      <w:r w:rsidR="0047607E">
        <w:t xml:space="preserve">the MHO </w:t>
      </w:r>
      <w:r w:rsidR="00690DD8">
        <w:t>phenotype (</w:t>
      </w:r>
      <w:r w:rsidR="00B05769">
        <w:t>and other obesity phenotype groups</w:t>
      </w:r>
      <w:r w:rsidR="00690DD8">
        <w:t xml:space="preserve">) </w:t>
      </w:r>
      <w:r w:rsidR="00161F92">
        <w:t xml:space="preserve">were </w:t>
      </w:r>
      <w:r w:rsidR="00E05F23">
        <w:t>more likely to have</w:t>
      </w:r>
      <w:r w:rsidR="00516016">
        <w:t xml:space="preserve"> elevated </w:t>
      </w:r>
      <w:r w:rsidR="00161F92">
        <w:t>highly sensitive troponin T (</w:t>
      </w:r>
      <w:r w:rsidR="00516016">
        <w:t>hsTnT</w:t>
      </w:r>
      <w:r w:rsidR="00161F92">
        <w:t>)</w:t>
      </w:r>
      <w:r w:rsidR="00BB1EF7">
        <w:t xml:space="preserve"> concemtrations</w:t>
      </w:r>
      <w:r w:rsidR="00516016">
        <w:t>, suggestive of subclinical myocardial damage</w:t>
      </w:r>
      <w:r w:rsidR="00627AB4">
        <w:fldChar w:fldCharType="begin"/>
      </w:r>
      <w:r w:rsidR="005B7FA7">
        <w:instrText xml:space="preserve"> ADDIN EN.CITE &lt;EndNote&gt;&lt;Cite&gt;&lt;Author&gt;Commodore-Mensah&lt;/Author&gt;&lt;Year&gt;2021&lt;/Year&gt;&lt;RecNum&gt;3630&lt;/RecNum&gt;&lt;DisplayText&gt;&lt;style face="superscript"&gt;7&lt;/style&gt;&lt;/DisplayText&gt;&lt;record&gt;&lt;rec-number&gt;3630&lt;/rec-number&gt;&lt;foreign-keys&gt;&lt;key app="EN" db-id="fw5dxs2z2s2dwae5xf8pzv05xzt2atfve95r" timestamp="1622040246" guid="cd5432d3-ca0d-48bf-b3a6-c6c4d8831ca9"&gt;3630&lt;/key&gt;&lt;/foreign-keys&gt;&lt;ref-type name="Journal Article"&gt;17&lt;/ref-type&gt;&lt;contributors&gt;&lt;authors&gt;&lt;author&gt;Commodore-Mensah, Y.&lt;/author&gt;&lt;author&gt;Lazo, M.&lt;/author&gt;&lt;author&gt;Tang, O.&lt;/author&gt;&lt;author&gt;Echouffo-Tcheugui, J. B.&lt;/author&gt;&lt;author&gt;Ndumele, C. E.&lt;/author&gt;&lt;author&gt;Nambi, V.&lt;/author&gt;&lt;author&gt;Wang, D.&lt;/author&gt;&lt;author&gt;Ballantyne, C.&lt;/author&gt;&lt;author&gt;Selvin, E.&lt;/author&gt;&lt;/authors&gt;&lt;/contributors&gt;&lt;auth-address&gt;Johns Hopkins Bloomberg School of Public Health, Baltimore, MD.&amp;#xD;Johns Hopkins School of Nursing, Baltimore, MD.&amp;#xD;Johns Hopkins School of Medicine, Baltimore, MD.&amp;#xD;Department of Community Health and Prevention, Drexel University Dornsife School of Public Health, Philadelphia, PA.&amp;#xD;Baylor College of Medicine, Houston, TX.&amp;#xD;Michael E. DeBakey VA Medical Center, Houston, TX.&amp;#xD;Johns Hopkins Bloomberg School of Public Health, Baltimore, MD eselvin@jhu.edu.&lt;/auth-address&gt;&lt;titles&gt;&lt;title&gt;High Burden of Subclinical and Cardiovascular Disease Risk in Adults with Metabolically Healthy Obesity: The Atherosclerosis Risk in Communities (ARIC) Study&lt;/title&gt;&lt;secondary-title&gt;Diabetes Care&lt;/secondary-title&gt;&lt;/titles&gt;&lt;periodical&gt;&lt;full-title&gt;Diabetes Care&lt;/full-title&gt;&lt;/periodical&gt;&lt;edition&gt;2021/05/07&lt;/edition&gt;&lt;dates&gt;&lt;year&gt;2021&lt;/year&gt;&lt;pub-dates&gt;&lt;date&gt;May 5&lt;/date&gt;&lt;/pub-dates&gt;&lt;/dates&gt;&lt;isbn&gt;0149-5992&lt;/isbn&gt;&lt;accession-num&gt;33952606&lt;/accession-num&gt;&lt;urls&gt;&lt;/urls&gt;&lt;electronic-resource-num&gt;10.2337/dc20-2227&lt;/electronic-resource-num&gt;&lt;remote-database-provider&gt;NLM&lt;/remote-database-provider&gt;&lt;language&gt;eng&lt;/language&gt;&lt;/record&gt;&lt;/Cite&gt;&lt;/EndNote&gt;</w:instrText>
      </w:r>
      <w:r w:rsidR="00627AB4">
        <w:fldChar w:fldCharType="separate"/>
      </w:r>
      <w:r w:rsidR="005B7FA7" w:rsidRPr="005B7FA7">
        <w:rPr>
          <w:noProof/>
          <w:vertAlign w:val="superscript"/>
        </w:rPr>
        <w:t>7</w:t>
      </w:r>
      <w:r w:rsidR="00627AB4">
        <w:fldChar w:fldCharType="end"/>
      </w:r>
      <w:r w:rsidR="00516016">
        <w:t xml:space="preserve">. </w:t>
      </w:r>
      <w:r w:rsidR="00BB1EF7">
        <w:t>A</w:t>
      </w:r>
      <w:r w:rsidR="00355196">
        <w:t xml:space="preserve"> divergent CV risk </w:t>
      </w:r>
      <w:r w:rsidR="00CE02C6">
        <w:t xml:space="preserve">of obesity </w:t>
      </w:r>
      <w:r w:rsidR="00161F92">
        <w:t>on heart failure and CHD out</w:t>
      </w:r>
      <w:r w:rsidR="00EF12F2">
        <w:t>c</w:t>
      </w:r>
      <w:r w:rsidR="00161F92">
        <w:t xml:space="preserve">omes </w:t>
      </w:r>
      <w:r w:rsidR="00227E54">
        <w:t>have been reproduced elsewhere</w:t>
      </w:r>
      <w:r w:rsidR="00B72718">
        <w:fldChar w:fldCharType="begin">
          <w:fldData xml:space="preserve">PEVuZE5vdGU+PENpdGU+PEF1dGhvcj5Nb3JrZWRhbDwvQXV0aG9yPjxZZWFyPjIwMTM8L1llYXI+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wNzEtNzg8L3BhZ2VzPjx2b2x1bWU+NjM8L3ZvbHVtZT48bnVtYmVy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</w:fldData>
        </w:fldChar>
      </w:r>
      <w:r w:rsidR="005B7FA7">
        <w:instrText xml:space="preserve"> ADDIN EN.CITE </w:instrText>
      </w:r>
      <w:r w:rsidR="005B7FA7">
        <w:fldChar w:fldCharType="begin">
          <w:fldData xml:space="preserve">PEVuZE5vdGU+PENpdGU+PEF1dGhvcj5Nb3JrZWRhbDwvQXV0aG9yPjxZZWFyPjIwMTM8L1llYXI+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wNzEtNzg8L3BhZ2VzPjx2b2x1bWU+NjM8L3ZvbHVtZT48bnVtYmVy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</w:fldData>
        </w:fldChar>
      </w:r>
      <w:r w:rsidR="005B7FA7">
        <w:instrText xml:space="preserve"> ADDIN EN.CITE.DATA </w:instrText>
      </w:r>
      <w:r w:rsidR="005B7FA7">
        <w:fldChar w:fldCharType="end"/>
      </w:r>
      <w:r w:rsidR="00B72718">
        <w:fldChar w:fldCharType="separate"/>
      </w:r>
      <w:r w:rsidR="005B7FA7" w:rsidRPr="005B7FA7">
        <w:rPr>
          <w:noProof/>
          <w:vertAlign w:val="superscript"/>
        </w:rPr>
        <w:t>8</w:t>
      </w:r>
      <w:r w:rsidR="00B72718">
        <w:fldChar w:fldCharType="end"/>
      </w:r>
      <w:r w:rsidR="00AE4F4C">
        <w:t>: in th</w:t>
      </w:r>
      <w:r w:rsidR="00161F92">
        <w:t>e HUNT</w:t>
      </w:r>
      <w:r w:rsidR="002C2007">
        <w:t xml:space="preserve"> study</w:t>
      </w:r>
      <w:r w:rsidR="00BB1EF7">
        <w:t>,</w:t>
      </w:r>
      <w:r w:rsidR="002C2007">
        <w:t xml:space="preserve"> the risk of myocardial infa</w:t>
      </w:r>
      <w:r w:rsidR="00EC4179">
        <w:t>r</w:t>
      </w:r>
      <w:r w:rsidR="002C2007">
        <w:t>ction</w:t>
      </w:r>
      <w:r w:rsidR="00D01EC8">
        <w:t xml:space="preserve"> was</w:t>
      </w:r>
      <w:r w:rsidR="002C2007">
        <w:t xml:space="preserve"> </w:t>
      </w:r>
      <w:r w:rsidR="00F0132A">
        <w:t xml:space="preserve">related to metabolic health rather than weight status, </w:t>
      </w:r>
      <w:r w:rsidR="00161F92">
        <w:t>whereas</w:t>
      </w:r>
      <w:r w:rsidR="00F0132A">
        <w:t xml:space="preserve"> the risk of heart failure </w:t>
      </w:r>
      <w:r w:rsidR="00935AE0">
        <w:t xml:space="preserve">related mostly to obesity. </w:t>
      </w:r>
      <w:r w:rsidR="00227E54">
        <w:t xml:space="preserve">The impact of obesity on HF risk most likely reflects </w:t>
      </w:r>
      <w:r w:rsidR="00D01EC8">
        <w:t xml:space="preserve">the haemodynamic effects </w:t>
      </w:r>
      <w:r w:rsidR="00161F92">
        <w:t xml:space="preserve">of increased adipose tissue mass </w:t>
      </w:r>
      <w:r w:rsidR="00D01EC8">
        <w:t xml:space="preserve">with </w:t>
      </w:r>
      <w:r w:rsidR="0010459D">
        <w:t>increase</w:t>
      </w:r>
      <w:r w:rsidR="00D01EC8">
        <w:t>d total blood volume</w:t>
      </w:r>
      <w:r w:rsidR="007D2661">
        <w:t>, stroke volume, cardiac output and cardiac work lead</w:t>
      </w:r>
      <w:r w:rsidR="00161F92">
        <w:t>ing</w:t>
      </w:r>
      <w:r w:rsidR="00E320DD">
        <w:t xml:space="preserve"> to significant </w:t>
      </w:r>
      <w:r w:rsidR="001004D5">
        <w:t xml:space="preserve">(biventricular) </w:t>
      </w:r>
      <w:r w:rsidR="00E72BE6">
        <w:t xml:space="preserve">changes </w:t>
      </w:r>
      <w:r w:rsidR="001004D5">
        <w:t>in cardiac morphology and ventricular function</w:t>
      </w:r>
      <w:r w:rsidR="00113BF8">
        <w:t xml:space="preserve">. </w:t>
      </w:r>
      <w:r w:rsidR="00BB1EF7">
        <w:t>T</w:t>
      </w:r>
      <w:r w:rsidR="00C84109">
        <w:t>he s</w:t>
      </w:r>
      <w:r w:rsidR="00241C63">
        <w:t>ame haemodynamic</w:t>
      </w:r>
      <w:r w:rsidR="001004D5">
        <w:t xml:space="preserve">, </w:t>
      </w:r>
      <w:proofErr w:type="gramStart"/>
      <w:r w:rsidR="001004D5">
        <w:t>structural</w:t>
      </w:r>
      <w:proofErr w:type="gramEnd"/>
      <w:r w:rsidR="001004D5">
        <w:t xml:space="preserve"> and functional</w:t>
      </w:r>
      <w:r w:rsidR="00241C63">
        <w:t xml:space="preserve"> abnormalities </w:t>
      </w:r>
      <w:r w:rsidR="00BB1EF7">
        <w:t xml:space="preserve">may </w:t>
      </w:r>
      <w:r w:rsidR="001004D5">
        <w:t>underlie</w:t>
      </w:r>
      <w:r w:rsidR="00241C63">
        <w:t xml:space="preserve"> </w:t>
      </w:r>
      <w:r w:rsidR="00A7326E">
        <w:t xml:space="preserve">the </w:t>
      </w:r>
      <w:r w:rsidR="00241C63">
        <w:t>increased risk of AF</w:t>
      </w:r>
      <w:r w:rsidR="000B0FBE">
        <w:t xml:space="preserve"> </w:t>
      </w:r>
      <w:r w:rsidR="00161F92">
        <w:t xml:space="preserve">with </w:t>
      </w:r>
      <w:r w:rsidR="00E96AB0">
        <w:t>obesity</w:t>
      </w:r>
      <w:r w:rsidR="00C84109">
        <w:t xml:space="preserve">, even </w:t>
      </w:r>
      <w:r w:rsidR="00BB1EF7">
        <w:t>when</w:t>
      </w:r>
      <w:r w:rsidR="00EC4179">
        <w:t xml:space="preserve"> </w:t>
      </w:r>
      <w:r w:rsidR="00C84109">
        <w:t>metabolically healthy</w:t>
      </w:r>
      <w:r w:rsidR="00A7326E">
        <w:t xml:space="preserve">. </w:t>
      </w:r>
    </w:p>
    <w:p w14:paraId="529B0D40" w14:textId="5A6F43CC" w:rsidR="00BB2F31" w:rsidRPr="000A66BB" w:rsidRDefault="0049617E" w:rsidP="00FF5D08">
      <w:pPr>
        <w:spacing w:after="120" w:line="360" w:lineRule="auto"/>
        <w:jc w:val="both"/>
        <w:rPr>
          <w:rFonts w:eastAsia="Times New Roman" w:cstheme="minorHAnsi"/>
          <w:color w:val="2A2A2A"/>
          <w:shd w:val="clear" w:color="auto" w:fill="FFFFFF"/>
          <w:lang w:eastAsia="en-GB"/>
        </w:rPr>
      </w:pPr>
      <w:r>
        <w:rPr>
          <w:rFonts w:cstheme="minorHAnsi"/>
        </w:rPr>
        <w:t xml:space="preserve">It has been </w:t>
      </w:r>
      <w:r w:rsidR="007D469E">
        <w:rPr>
          <w:rFonts w:cstheme="minorHAnsi"/>
        </w:rPr>
        <w:t>discussed</w:t>
      </w:r>
      <w:r w:rsidR="000A66BB" w:rsidRPr="00EC71BF">
        <w:rPr>
          <w:rFonts w:cstheme="minorHAnsi"/>
        </w:rPr>
        <w:t xml:space="preserve"> that MHO individuals are afforded </w:t>
      </w:r>
      <w:r w:rsidR="00161F92">
        <w:rPr>
          <w:rFonts w:cstheme="minorHAnsi"/>
        </w:rPr>
        <w:t>some</w:t>
      </w:r>
      <w:r w:rsidR="000A66BB" w:rsidRPr="00EC71BF">
        <w:rPr>
          <w:rFonts w:cstheme="minorHAnsi"/>
        </w:rPr>
        <w:t xml:space="preserve"> protection from </w:t>
      </w:r>
      <w:r w:rsidR="00161F92">
        <w:rPr>
          <w:rFonts w:cstheme="minorHAnsi"/>
        </w:rPr>
        <w:t xml:space="preserve">the </w:t>
      </w:r>
      <w:r w:rsidR="000A66BB" w:rsidRPr="00EC71BF">
        <w:rPr>
          <w:rFonts w:cstheme="minorHAnsi"/>
        </w:rPr>
        <w:t xml:space="preserve">development of T2D and CVD, and thus </w:t>
      </w:r>
      <w:r w:rsidR="00BB1EF7" w:rsidRPr="00EC71BF">
        <w:rPr>
          <w:rFonts w:cstheme="minorHAnsi"/>
        </w:rPr>
        <w:t>a risk-stra</w:t>
      </w:r>
      <w:r w:rsidR="00BB1EF7">
        <w:rPr>
          <w:rFonts w:cstheme="minorHAnsi"/>
        </w:rPr>
        <w:t>t</w:t>
      </w:r>
      <w:r w:rsidR="00BB1EF7" w:rsidRPr="00EC71BF">
        <w:rPr>
          <w:rFonts w:cstheme="minorHAnsi"/>
        </w:rPr>
        <w:t>ified approach</w:t>
      </w:r>
      <w:r w:rsidR="00BB1EF7">
        <w:rPr>
          <w:rFonts w:cstheme="minorHAnsi"/>
        </w:rPr>
        <w:t xml:space="preserve"> to</w:t>
      </w:r>
      <w:r w:rsidR="00BB1EF7" w:rsidRPr="00EC71BF">
        <w:rPr>
          <w:rFonts w:cstheme="minorHAnsi"/>
        </w:rPr>
        <w:t xml:space="preserve"> </w:t>
      </w:r>
      <w:r w:rsidR="000A66BB" w:rsidRPr="00EC71BF">
        <w:rPr>
          <w:rFonts w:cstheme="minorHAnsi"/>
        </w:rPr>
        <w:t>weight management may be adopt</w:t>
      </w:r>
      <w:r w:rsidR="00BB1EF7">
        <w:rPr>
          <w:rFonts w:cstheme="minorHAnsi"/>
        </w:rPr>
        <w:t>ed</w:t>
      </w:r>
      <w:r w:rsidR="000A66BB" w:rsidRPr="00EC71BF">
        <w:rPr>
          <w:rFonts w:cstheme="minorHAnsi"/>
        </w:rPr>
        <w:t xml:space="preserve">. However, </w:t>
      </w:r>
      <w:r w:rsidR="000A66BB">
        <w:rPr>
          <w:rFonts w:cstheme="minorHAnsi"/>
        </w:rPr>
        <w:t>aside from the inherent CV risks</w:t>
      </w:r>
      <w:r w:rsidR="00161F92">
        <w:rPr>
          <w:rFonts w:cstheme="minorHAnsi"/>
        </w:rPr>
        <w:t xml:space="preserve"> of MHO</w:t>
      </w:r>
      <w:r w:rsidR="00BB1EF7">
        <w:rPr>
          <w:rFonts w:cstheme="minorHAnsi"/>
        </w:rPr>
        <w:t xml:space="preserve"> described</w:t>
      </w:r>
      <w:r w:rsidR="000A66BB">
        <w:rPr>
          <w:rFonts w:cstheme="minorHAnsi"/>
        </w:rPr>
        <w:t xml:space="preserve">, </w:t>
      </w:r>
      <w:r w:rsidR="000A66BB" w:rsidRPr="00EC71BF">
        <w:rPr>
          <w:rFonts w:cstheme="minorHAnsi"/>
        </w:rPr>
        <w:t>the term MHO has generated significant controversy</w:t>
      </w:r>
      <w:r>
        <w:rPr>
          <w:rFonts w:cstheme="minorHAnsi"/>
        </w:rPr>
        <w:t>,</w:t>
      </w:r>
      <w:r w:rsidR="000A66BB" w:rsidRPr="00EC71BF">
        <w:rPr>
          <w:rFonts w:cstheme="minorHAnsi"/>
        </w:rPr>
        <w:t xml:space="preserve"> </w:t>
      </w:r>
      <w:r w:rsidR="00161F92">
        <w:rPr>
          <w:rFonts w:cstheme="minorHAnsi"/>
        </w:rPr>
        <w:t>considering</w:t>
      </w:r>
      <w:r w:rsidR="000A66BB" w:rsidRPr="00EC71BF">
        <w:rPr>
          <w:rFonts w:cstheme="minorHAnsi"/>
        </w:rPr>
        <w:t xml:space="preserve"> the transient </w:t>
      </w:r>
      <w:r w:rsidR="00161F92">
        <w:rPr>
          <w:rFonts w:cstheme="minorHAnsi"/>
        </w:rPr>
        <w:t>existence</w:t>
      </w:r>
      <w:r w:rsidR="00161F92" w:rsidRPr="00EC71BF">
        <w:rPr>
          <w:rFonts w:cstheme="minorHAnsi"/>
        </w:rPr>
        <w:t xml:space="preserve"> </w:t>
      </w:r>
      <w:r w:rsidR="000A66BB" w:rsidRPr="00EC71BF">
        <w:rPr>
          <w:rFonts w:cstheme="minorHAnsi"/>
        </w:rPr>
        <w:t xml:space="preserve">of </w:t>
      </w:r>
      <w:r w:rsidR="00161F92">
        <w:rPr>
          <w:rFonts w:cstheme="minorHAnsi"/>
        </w:rPr>
        <w:t>preserved metabolic health</w:t>
      </w:r>
      <w:r>
        <w:rPr>
          <w:rFonts w:cstheme="minorHAnsi"/>
        </w:rPr>
        <w:t>,</w:t>
      </w:r>
      <w:r w:rsidR="00161F92">
        <w:rPr>
          <w:rFonts w:cstheme="minorHAnsi"/>
        </w:rPr>
        <w:t xml:space="preserve"> </w:t>
      </w:r>
      <w:r>
        <w:rPr>
          <w:rFonts w:cstheme="minorHAnsi"/>
        </w:rPr>
        <w:t>as</w:t>
      </w:r>
      <w:r w:rsidR="000A66BB" w:rsidRPr="00EC71BF">
        <w:rPr>
          <w:rFonts w:cstheme="minorHAnsi"/>
        </w:rPr>
        <w:t xml:space="preserve"> </w:t>
      </w:r>
      <w:r w:rsidR="00161F92">
        <w:rPr>
          <w:rFonts w:cstheme="minorHAnsi"/>
        </w:rPr>
        <w:t xml:space="preserve">serial metabolic assessments </w:t>
      </w:r>
      <w:r w:rsidR="000A66BB" w:rsidRPr="00EC71BF">
        <w:rPr>
          <w:rFonts w:cstheme="minorHAnsi"/>
        </w:rPr>
        <w:t xml:space="preserve">suggest many </w:t>
      </w:r>
      <w:r w:rsidR="00161F92">
        <w:rPr>
          <w:rFonts w:cstheme="minorHAnsi"/>
        </w:rPr>
        <w:t xml:space="preserve">people </w:t>
      </w:r>
      <w:r w:rsidR="000A66BB" w:rsidRPr="00EC71BF">
        <w:rPr>
          <w:rFonts w:cstheme="minorHAnsi"/>
        </w:rPr>
        <w:t xml:space="preserve">will </w:t>
      </w:r>
      <w:r w:rsidR="00161F92">
        <w:rPr>
          <w:rFonts w:cstheme="minorHAnsi"/>
        </w:rPr>
        <w:t>su</w:t>
      </w:r>
      <w:r w:rsidR="00EC4179">
        <w:rPr>
          <w:rFonts w:cstheme="minorHAnsi"/>
        </w:rPr>
        <w:t>bs</w:t>
      </w:r>
      <w:r w:rsidR="00161F92">
        <w:rPr>
          <w:rFonts w:cstheme="minorHAnsi"/>
        </w:rPr>
        <w:t xml:space="preserve">equently </w:t>
      </w:r>
      <w:r w:rsidR="000A66BB" w:rsidRPr="00EC71BF">
        <w:rPr>
          <w:rFonts w:cstheme="minorHAnsi"/>
        </w:rPr>
        <w:t xml:space="preserve">develop metabolic complications. </w:t>
      </w:r>
      <w:r w:rsidR="00161F92">
        <w:rPr>
          <w:rFonts w:cstheme="minorHAnsi"/>
        </w:rPr>
        <w:t xml:space="preserve">This is exemplified </w:t>
      </w:r>
      <w:r w:rsidR="00161F92">
        <w:rPr>
          <w:rFonts w:eastAsia="Times New Roman" w:cstheme="minorHAnsi"/>
          <w:color w:val="2A2A2A"/>
          <w:shd w:val="clear" w:color="auto" w:fill="FFFFFF"/>
          <w:lang w:eastAsia="en-GB"/>
        </w:rPr>
        <w:t>i</w:t>
      </w:r>
      <w:r w:rsidR="000A66BB" w:rsidRPr="00EC71BF">
        <w:rPr>
          <w:rFonts w:eastAsia="Times New Roman" w:cstheme="minorHAnsi"/>
          <w:color w:val="2A2A2A"/>
          <w:shd w:val="clear" w:color="auto" w:fill="FFFFFF"/>
          <w:lang w:eastAsia="en-GB"/>
        </w:rPr>
        <w:t xml:space="preserve">n </w:t>
      </w:r>
      <w:r w:rsidR="000A66BB" w:rsidRPr="0048098B">
        <w:rPr>
          <w:rFonts w:eastAsia="Times New Roman" w:cstheme="minorHAnsi"/>
          <w:color w:val="2A2A2A"/>
          <w:shd w:val="clear" w:color="auto" w:fill="FFFFFF"/>
          <w:lang w:eastAsia="en-GB"/>
        </w:rPr>
        <w:t xml:space="preserve">the Multi-Ethnic Study of Atherosclerosis (MESA) </w:t>
      </w:r>
      <w:r w:rsidR="00161F92">
        <w:rPr>
          <w:rFonts w:eastAsia="Times New Roman" w:cstheme="minorHAnsi"/>
          <w:color w:val="2A2A2A"/>
          <w:shd w:val="clear" w:color="auto" w:fill="FFFFFF"/>
          <w:lang w:eastAsia="en-GB"/>
        </w:rPr>
        <w:t xml:space="preserve">where </w:t>
      </w:r>
      <w:r w:rsidR="000A66BB" w:rsidRPr="00EC71BF">
        <w:rPr>
          <w:rFonts w:eastAsia="Times New Roman" w:cstheme="minorHAnsi"/>
          <w:color w:val="2A2A2A"/>
          <w:shd w:val="clear" w:color="auto" w:fill="FFFFFF"/>
          <w:lang w:eastAsia="en-GB"/>
        </w:rPr>
        <w:t>~</w:t>
      </w:r>
      <w:r w:rsidR="000A66BB" w:rsidRPr="0048098B">
        <w:rPr>
          <w:rFonts w:eastAsia="Times New Roman" w:cstheme="minorHAnsi"/>
          <w:color w:val="2A2A2A"/>
          <w:shd w:val="clear" w:color="auto" w:fill="FFFFFF"/>
          <w:lang w:eastAsia="en-GB"/>
        </w:rPr>
        <w:t>50% participants</w:t>
      </w:r>
      <w:r w:rsidR="00BB1EF7">
        <w:rPr>
          <w:rFonts w:eastAsia="Times New Roman" w:cstheme="minorHAnsi"/>
          <w:color w:val="2A2A2A"/>
          <w:shd w:val="clear" w:color="auto" w:fill="FFFFFF"/>
          <w:lang w:eastAsia="en-GB"/>
        </w:rPr>
        <w:t xml:space="preserve"> with </w:t>
      </w:r>
      <w:r w:rsidR="000A66BB" w:rsidRPr="0048098B">
        <w:rPr>
          <w:rFonts w:eastAsia="Times New Roman" w:cstheme="minorHAnsi"/>
          <w:color w:val="2A2A2A"/>
          <w:shd w:val="clear" w:color="auto" w:fill="FFFFFF"/>
          <w:lang w:eastAsia="en-GB"/>
        </w:rPr>
        <w:t>MHO at baseline</w:t>
      </w:r>
      <w:r w:rsidR="00BB1EF7">
        <w:rPr>
          <w:rFonts w:eastAsia="Times New Roman" w:cstheme="minorHAnsi"/>
          <w:color w:val="2A2A2A"/>
          <w:shd w:val="clear" w:color="auto" w:fill="FFFFFF"/>
          <w:lang w:eastAsia="en-GB"/>
        </w:rPr>
        <w:t>,</w:t>
      </w:r>
      <w:r w:rsidR="000A66BB" w:rsidRPr="0048098B">
        <w:rPr>
          <w:rFonts w:eastAsia="Times New Roman" w:cstheme="minorHAnsi"/>
          <w:color w:val="2A2A2A"/>
          <w:shd w:val="clear" w:color="auto" w:fill="FFFFFF"/>
          <w:lang w:eastAsia="en-GB"/>
        </w:rPr>
        <w:t xml:space="preserve"> developed metabolic abnormalities </w:t>
      </w:r>
      <w:r w:rsidR="00BB1EF7">
        <w:rPr>
          <w:rFonts w:eastAsia="Times New Roman" w:cstheme="minorHAnsi"/>
          <w:color w:val="2A2A2A"/>
          <w:shd w:val="clear" w:color="auto" w:fill="FFFFFF"/>
          <w:lang w:eastAsia="en-GB"/>
        </w:rPr>
        <w:t>over a</w:t>
      </w:r>
      <w:r w:rsidR="000A66BB" w:rsidRPr="0048098B">
        <w:rPr>
          <w:rFonts w:eastAsia="Times New Roman" w:cstheme="minorHAnsi"/>
          <w:color w:val="2A2A2A"/>
          <w:shd w:val="clear" w:color="auto" w:fill="FFFFFF"/>
          <w:lang w:eastAsia="en-GB"/>
        </w:rPr>
        <w:t xml:space="preserve"> ~12-year follow-up </w:t>
      </w:r>
      <w:r w:rsidR="000A66BB" w:rsidRPr="00EC71BF">
        <w:rPr>
          <w:rFonts w:eastAsia="Times New Roman" w:cstheme="minorHAnsi"/>
          <w:color w:val="2A2A2A"/>
          <w:shd w:val="clear" w:color="auto" w:fill="FFFFFF"/>
          <w:lang w:eastAsia="en-GB"/>
        </w:rPr>
        <w:fldChar w:fldCharType="begin"/>
      </w:r>
      <w:r w:rsidR="005B7FA7">
        <w:rPr>
          <w:rFonts w:eastAsia="Times New Roman" w:cstheme="minorHAnsi"/>
          <w:color w:val="2A2A2A"/>
          <w:shd w:val="clear" w:color="auto" w:fill="FFFFFF"/>
          <w:lang w:eastAsia="en-GB"/>
        </w:rPr>
        <w:instrText xml:space="preserve"> ADDIN EN.CITE &lt;EndNote&gt;&lt;Cite&gt;&lt;Author&gt;Mongraw-Chaffin&lt;/Author&gt;&lt;Year&gt;2018&lt;/Year&gt;&lt;RecNum&gt;3628&lt;/RecNum&gt;&lt;DisplayText&gt;&lt;style face="superscript"&gt;9&lt;/style&gt;&lt;/DisplayText&gt;&lt;record&gt;&lt;rec-number&gt;3628&lt;/rec-number&gt;&lt;foreign-keys&gt;&lt;key app="EN" db-id="fw5dxs2z2s2dwae5xf8pzv05xzt2atfve95r" timestamp="1622028751" guid="15cb7a48-c59e-4308-9f2b-cfe8d73631b1"&gt;3628&lt;/key&gt;&lt;/foreign-keys&gt;&lt;ref-type name="Journal Article"&gt;17&lt;/ref-type&gt;&lt;contributors&gt;&lt;authors&gt;&lt;author&gt;Mongraw-Chaffin, Morgana&lt;/author&gt;&lt;author&gt;Foster, Meredith C.&lt;/author&gt;&lt;author&gt;Anderson, Cheryl A.M.&lt;/author&gt;&lt;author&gt;Burke, Gregory L.&lt;/author&gt;&lt;author&gt;Haq, Nowreen&lt;/author&gt;&lt;author&gt;Kalyani, Rita R.&lt;/author&gt;&lt;author&gt;Ouyang, Pamela&lt;/author&gt;&lt;author&gt;Sibley, Christopher T.&lt;/author&gt;&lt;author&gt;Tracy, Russell&lt;/author&gt;&lt;author&gt;Woodward, Mark&lt;/author&gt;&lt;author&gt;Vaidya, Dhananjay&lt;/author&gt;&lt;/authors&gt;&lt;/contributors&gt;&lt;titles&gt;&lt;title&gt;Metabolically Healthy Obesity, Transition to Metabolic Syndrome, and Cardiovascular Risk&lt;/title&gt;&lt;secondary-title&gt;Journal of the American College of Cardiology&lt;/secondary-title&gt;&lt;/titles&gt;&lt;periodical&gt;&lt;full-title&gt;J Am Coll Cardiol&lt;/full-title&gt;&lt;abbr-1&gt;Journal of the American College of Cardiology&lt;/abbr-1&gt;&lt;/periodical&gt;&lt;pages&gt;1857-1865&lt;/pages&gt;&lt;volume&gt;71&lt;/volume&gt;&lt;number&gt;17&lt;/number&gt;&lt;dates&gt;&lt;year&gt;2018&lt;/year&gt;&lt;pub-dates&gt;&lt;date&gt;2018-05-01&lt;/date&gt;&lt;/pub-dates&gt;&lt;/dates&gt;&lt;publisher&gt;Elsevier BV&lt;/publisher&gt;&lt;isbn&gt;0735-1097&lt;/isbn&gt;&lt;urls&gt;&lt;related-urls&gt;&lt;url&gt;https://www.ncbi.nlm.nih.gov/pmc/articles/PMC6002856&lt;/url&gt;&lt;/related-urls&gt;&lt;/urls&gt;&lt;electronic-resource-num&gt;10.1016/j.jacc.2018.02.055&lt;/electronic-resource-num&gt;&lt;access-date&gt;2021-05-26T11:31:34&lt;/access-date&gt;&lt;/record&gt;&lt;/Cite&gt;&lt;/EndNote&gt;</w:instrText>
      </w:r>
      <w:r w:rsidR="000A66BB" w:rsidRPr="00EC71BF">
        <w:rPr>
          <w:rFonts w:eastAsia="Times New Roman" w:cstheme="minorHAnsi"/>
          <w:color w:val="2A2A2A"/>
          <w:shd w:val="clear" w:color="auto" w:fill="FFFFFF"/>
          <w:lang w:eastAsia="en-GB"/>
        </w:rPr>
        <w:fldChar w:fldCharType="separate"/>
      </w:r>
      <w:r w:rsidR="005B7FA7" w:rsidRPr="005B7FA7">
        <w:rPr>
          <w:rFonts w:eastAsia="Times New Roman" w:cstheme="minorHAnsi"/>
          <w:noProof/>
          <w:color w:val="2A2A2A"/>
          <w:shd w:val="clear" w:color="auto" w:fill="FFFFFF"/>
          <w:vertAlign w:val="superscript"/>
          <w:lang w:eastAsia="en-GB"/>
        </w:rPr>
        <w:t>9</w:t>
      </w:r>
      <w:r w:rsidR="000A66BB" w:rsidRPr="00EC71BF">
        <w:rPr>
          <w:rFonts w:eastAsia="Times New Roman" w:cstheme="minorHAnsi"/>
          <w:color w:val="2A2A2A"/>
          <w:shd w:val="clear" w:color="auto" w:fill="FFFFFF"/>
          <w:lang w:eastAsia="en-GB"/>
        </w:rPr>
        <w:fldChar w:fldCharType="end"/>
      </w:r>
      <w:r w:rsidR="000A66BB">
        <w:rPr>
          <w:rFonts w:eastAsia="Times New Roman" w:cstheme="minorHAnsi"/>
          <w:color w:val="2A2A2A"/>
          <w:shd w:val="clear" w:color="auto" w:fill="FFFFFF"/>
          <w:lang w:eastAsia="en-GB"/>
        </w:rPr>
        <w:t xml:space="preserve">. </w:t>
      </w:r>
      <w:r w:rsidR="000A66BB">
        <w:t xml:space="preserve">This </w:t>
      </w:r>
      <w:r w:rsidR="00161F92">
        <w:t xml:space="preserve">striking </w:t>
      </w:r>
      <w:r w:rsidR="000A66BB">
        <w:t>observation strengthen</w:t>
      </w:r>
      <w:r w:rsidR="00BB1EF7">
        <w:t>s</w:t>
      </w:r>
      <w:r w:rsidR="000A66BB">
        <w:t xml:space="preserve"> the argument for weight loss intervention in this cohort with </w:t>
      </w:r>
      <w:r w:rsidR="00161F92">
        <w:t>a focus</w:t>
      </w:r>
      <w:r w:rsidR="000A66BB">
        <w:t xml:space="preserve"> </w:t>
      </w:r>
      <w:r w:rsidR="00161F92">
        <w:t xml:space="preserve">on weight </w:t>
      </w:r>
      <w:r w:rsidR="00BB1EF7">
        <w:t>maintenance</w:t>
      </w:r>
      <w:r w:rsidR="00161F92">
        <w:t xml:space="preserve">/loss and </w:t>
      </w:r>
      <w:r w:rsidR="000A66BB">
        <w:t>preserv</w:t>
      </w:r>
      <w:r w:rsidR="00161F92">
        <w:t>ation of</w:t>
      </w:r>
      <w:r w:rsidR="000A66BB">
        <w:t xml:space="preserve"> metabolic health.</w:t>
      </w:r>
    </w:p>
    <w:p w14:paraId="007762E4" w14:textId="3CBC5902" w:rsidR="00B23F55" w:rsidRDefault="00161F92" w:rsidP="00276D5F">
      <w:pPr>
        <w:spacing w:after="120" w:line="360" w:lineRule="auto"/>
        <w:jc w:val="both"/>
      </w:pPr>
      <w:r>
        <w:t>T</w:t>
      </w:r>
      <w:r w:rsidR="004E5654">
        <w:t xml:space="preserve">he </w:t>
      </w:r>
      <w:r>
        <w:t xml:space="preserve">metabolically healthy obesity state </w:t>
      </w:r>
      <w:r w:rsidR="004E5654">
        <w:t>should not be considered benign or healthy</w:t>
      </w:r>
      <w:r w:rsidR="008E394D">
        <w:t xml:space="preserve">, </w:t>
      </w:r>
      <w:r w:rsidR="0049617E">
        <w:t xml:space="preserve">thus </w:t>
      </w:r>
      <w:r w:rsidR="00A016FF">
        <w:t>not requir</w:t>
      </w:r>
      <w:r w:rsidR="0049617E">
        <w:t>ing</w:t>
      </w:r>
      <w:r w:rsidR="008E394D">
        <w:t xml:space="preserve"> treatment</w:t>
      </w:r>
      <w:r w:rsidR="0049617E">
        <w:t>.</w:t>
      </w:r>
      <w:r w:rsidR="008E394D">
        <w:t xml:space="preserve"> </w:t>
      </w:r>
      <w:r w:rsidR="00EC4179">
        <w:t>Analogous</w:t>
      </w:r>
      <w:r w:rsidR="00057E43">
        <w:t xml:space="preserve"> to the recent subclassification of type 2 diabetes, recognising </w:t>
      </w:r>
      <w:r w:rsidR="00BB1EF7">
        <w:t xml:space="preserve">the </w:t>
      </w:r>
      <w:r w:rsidR="00057E43">
        <w:t>distinct underlying pathophysiology and clinical outcomes</w:t>
      </w:r>
      <w:r w:rsidR="00A016FF">
        <w:t xml:space="preserve"> </w:t>
      </w:r>
      <w:r w:rsidR="00BB1EF7">
        <w:t>of</w:t>
      </w:r>
      <w:r w:rsidR="00A016FF">
        <w:t xml:space="preserve"> each </w:t>
      </w:r>
      <w:r w:rsidR="00057E43">
        <w:t>subtype</w:t>
      </w:r>
      <w:r w:rsidR="00057E43">
        <w:fldChar w:fldCharType="begin">
          <w:fldData xml:space="preserve">PEVuZE5vdGU+PENpdGU+PEF1dGhvcj5BaGxxdmlzdDwvQXV0aG9yPjxZZWFyPjIwMTg8L1llYXI+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=
</w:fldData>
        </w:fldChar>
      </w:r>
      <w:r w:rsidR="005B7FA7">
        <w:instrText xml:space="preserve"> ADDIN EN.CITE </w:instrText>
      </w:r>
      <w:r w:rsidR="005B7FA7">
        <w:fldChar w:fldCharType="begin">
          <w:fldData xml:space="preserve">PEVuZE5vdGU+PENpdGU+PEF1dGhvcj5BaGxxdmlzdDwvQXV0aG9yPjxZZWFyPjIwMTg8L1llYXI+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=
</w:fldData>
        </w:fldChar>
      </w:r>
      <w:r w:rsidR="005B7FA7">
        <w:instrText xml:space="preserve"> ADDIN EN.CITE.DATA </w:instrText>
      </w:r>
      <w:r w:rsidR="005B7FA7">
        <w:fldChar w:fldCharType="end"/>
      </w:r>
      <w:r w:rsidR="00057E43">
        <w:fldChar w:fldCharType="separate"/>
      </w:r>
      <w:r w:rsidR="005B7FA7" w:rsidRPr="005B7FA7">
        <w:rPr>
          <w:noProof/>
          <w:vertAlign w:val="superscript"/>
        </w:rPr>
        <w:t>10</w:t>
      </w:r>
      <w:r w:rsidR="00057E43">
        <w:fldChar w:fldCharType="end"/>
      </w:r>
      <w:r w:rsidR="00057E43">
        <w:t xml:space="preserve">, obesity </w:t>
      </w:r>
      <w:r w:rsidR="00BB1EF7">
        <w:t>may</w:t>
      </w:r>
      <w:r w:rsidR="00057E43">
        <w:t xml:space="preserve">be viewed </w:t>
      </w:r>
      <w:r w:rsidR="00A016FF">
        <w:t>similarly</w:t>
      </w:r>
      <w:r w:rsidR="00057E43">
        <w:t xml:space="preserve"> </w:t>
      </w:r>
      <w:r w:rsidR="00EC4179">
        <w:t xml:space="preserve">as a disease with </w:t>
      </w:r>
      <w:r w:rsidR="00A016FF">
        <w:t xml:space="preserve">inherent </w:t>
      </w:r>
      <w:r w:rsidR="00A217F1">
        <w:t>biological heterogen</w:t>
      </w:r>
      <w:r w:rsidR="00A016FF">
        <w:t>e</w:t>
      </w:r>
      <w:r w:rsidR="00A217F1">
        <w:t>ity</w:t>
      </w:r>
      <w:r w:rsidR="00057E43">
        <w:t xml:space="preserve"> and </w:t>
      </w:r>
      <w:r w:rsidR="00A016FF">
        <w:t xml:space="preserve">significant </w:t>
      </w:r>
      <w:r w:rsidR="00057E43">
        <w:t xml:space="preserve">phenotypic variation in </w:t>
      </w:r>
      <w:r w:rsidR="00EC4179">
        <w:t xml:space="preserve">its </w:t>
      </w:r>
      <w:r w:rsidR="00057E43">
        <w:t xml:space="preserve">causes and consequences. </w:t>
      </w:r>
      <w:r w:rsidR="00A016FF">
        <w:t>A</w:t>
      </w:r>
      <w:r w:rsidR="00AB0251">
        <w:t>dditional considerations</w:t>
      </w:r>
      <w:r w:rsidR="00A016FF">
        <w:t xml:space="preserve"> beyond measurement of BMI</w:t>
      </w:r>
      <w:r w:rsidR="005E15E8">
        <w:t xml:space="preserve">, such as </w:t>
      </w:r>
      <w:r w:rsidR="00A016FF">
        <w:t xml:space="preserve">components of </w:t>
      </w:r>
      <w:r w:rsidR="005E15E8">
        <w:t xml:space="preserve">metabolic health, </w:t>
      </w:r>
      <w:r w:rsidR="00AB0251">
        <w:t xml:space="preserve">will enable </w:t>
      </w:r>
      <w:r w:rsidR="00A016FF">
        <w:t xml:space="preserve">improved </w:t>
      </w:r>
      <w:r w:rsidR="00AB0251">
        <w:t>risk stratification and a more personalised approach</w:t>
      </w:r>
      <w:r w:rsidR="003C194C">
        <w:t xml:space="preserve">, but this and other studies </w:t>
      </w:r>
      <w:r w:rsidR="00A016FF">
        <w:t>remind</w:t>
      </w:r>
      <w:r w:rsidR="003C194C">
        <w:t xml:space="preserve"> us </w:t>
      </w:r>
      <w:r w:rsidR="002B6592">
        <w:t xml:space="preserve">that </w:t>
      </w:r>
      <w:r w:rsidR="002B6592">
        <w:lastRenderedPageBreak/>
        <w:t>obesity, even with preserved metabolic health</w:t>
      </w:r>
      <w:r w:rsidR="005A0397">
        <w:t xml:space="preserve">, </w:t>
      </w:r>
      <w:r w:rsidR="00A016FF">
        <w:t xml:space="preserve">represents </w:t>
      </w:r>
      <w:r w:rsidR="00AA546A">
        <w:t xml:space="preserve">an important risk </w:t>
      </w:r>
      <w:r w:rsidR="00A016FF">
        <w:t xml:space="preserve">factor </w:t>
      </w:r>
      <w:r w:rsidR="00AA546A">
        <w:t>for heart failure</w:t>
      </w:r>
      <w:r w:rsidR="00BB1EF7">
        <w:t xml:space="preserve">, </w:t>
      </w:r>
      <w:r w:rsidR="00AA546A">
        <w:t xml:space="preserve">atrial </w:t>
      </w:r>
      <w:proofErr w:type="gramStart"/>
      <w:r w:rsidR="00AA546A">
        <w:t>fibrillation</w:t>
      </w:r>
      <w:proofErr w:type="gramEnd"/>
      <w:r w:rsidR="007D469E">
        <w:t xml:space="preserve"> </w:t>
      </w:r>
      <w:r w:rsidR="00BB1EF7">
        <w:t>and</w:t>
      </w:r>
      <w:r w:rsidR="007D469E">
        <w:t xml:space="preserve"> many other complications</w:t>
      </w:r>
      <w:r w:rsidR="00994F13">
        <w:t xml:space="preserve">. Poor metabolic health </w:t>
      </w:r>
      <w:r w:rsidR="00594A1F">
        <w:t>act</w:t>
      </w:r>
      <w:r w:rsidR="00A016FF">
        <w:t>s</w:t>
      </w:r>
      <w:r w:rsidR="00594A1F">
        <w:t xml:space="preserve"> synergistically with </w:t>
      </w:r>
      <w:r w:rsidR="00A016FF">
        <w:t xml:space="preserve">increased body </w:t>
      </w:r>
      <w:r w:rsidR="00594A1F">
        <w:t xml:space="preserve">weight on </w:t>
      </w:r>
      <w:r w:rsidR="00A016FF">
        <w:t>multiple health outcomes</w:t>
      </w:r>
      <w:r w:rsidR="00594A1F">
        <w:t xml:space="preserve">. Efforts must made </w:t>
      </w:r>
      <w:r w:rsidR="00EC4179">
        <w:t xml:space="preserve">to support </w:t>
      </w:r>
      <w:r w:rsidR="00550968">
        <w:t xml:space="preserve">use of </w:t>
      </w:r>
      <w:r w:rsidR="0049617E">
        <w:t xml:space="preserve">appropriate interventions, including </w:t>
      </w:r>
      <w:r w:rsidR="00550968">
        <w:t xml:space="preserve">improved </w:t>
      </w:r>
      <w:r w:rsidR="0049617E">
        <w:t>diet</w:t>
      </w:r>
      <w:r w:rsidR="00550968">
        <w:t>s</w:t>
      </w:r>
      <w:r w:rsidR="0049617E">
        <w:t xml:space="preserve">, increased physical activity and </w:t>
      </w:r>
      <w:r w:rsidR="00594A1F">
        <w:t xml:space="preserve">weight </w:t>
      </w:r>
      <w:r w:rsidR="0020788F">
        <w:t>management to</w:t>
      </w:r>
      <w:r w:rsidR="00550968">
        <w:t xml:space="preserve"> </w:t>
      </w:r>
      <w:r w:rsidR="00A016FF">
        <w:t>optimis</w:t>
      </w:r>
      <w:r w:rsidR="00550968">
        <w:t>e</w:t>
      </w:r>
      <w:r w:rsidR="00A016FF">
        <w:t xml:space="preserve"> metabolic health</w:t>
      </w:r>
      <w:r w:rsidR="00594A1F">
        <w:t xml:space="preserve"> </w:t>
      </w:r>
      <w:r w:rsidR="00550968">
        <w:t xml:space="preserve">at a population level and in individuals </w:t>
      </w:r>
      <w:r w:rsidR="00832864">
        <w:t>living with overweight/obesity</w:t>
      </w:r>
      <w:r w:rsidR="00A016FF">
        <w:t xml:space="preserve"> </w:t>
      </w:r>
      <w:r w:rsidR="00FF5D08">
        <w:t xml:space="preserve">to </w:t>
      </w:r>
      <w:r w:rsidR="00EC4179">
        <w:t xml:space="preserve">prevent </w:t>
      </w:r>
      <w:r w:rsidR="00FF5D08">
        <w:t>these signific</w:t>
      </w:r>
      <w:r w:rsidR="00A016FF">
        <w:t>a</w:t>
      </w:r>
      <w:r w:rsidR="00FF5D08">
        <w:t>nt long-term complications</w:t>
      </w:r>
      <w:r w:rsidR="00832864">
        <w:t xml:space="preserve">. </w:t>
      </w:r>
    </w:p>
    <w:p w14:paraId="10796AE2" w14:textId="444E9AB5" w:rsidR="00B23F55" w:rsidRDefault="00B23F55" w:rsidP="00276D5F">
      <w:pPr>
        <w:spacing w:after="120" w:line="360" w:lineRule="auto"/>
        <w:jc w:val="both"/>
        <w:rPr>
          <w:b/>
          <w:bCs/>
        </w:rPr>
      </w:pPr>
      <w:r w:rsidRPr="00B23F55">
        <w:rPr>
          <w:b/>
          <w:bCs/>
        </w:rPr>
        <w:t>Conflicts of interest</w:t>
      </w:r>
    </w:p>
    <w:p w14:paraId="2D3D72FE" w14:textId="39418B23" w:rsidR="0030234B" w:rsidRPr="0030234B" w:rsidRDefault="0030234B" w:rsidP="0030234B">
      <w:pPr>
        <w:spacing w:after="120" w:line="360" w:lineRule="auto"/>
        <w:jc w:val="both"/>
      </w:pPr>
      <w:r w:rsidRPr="0030234B">
        <w:t>DJC has</w:t>
      </w:r>
      <w:r w:rsidRPr="0030234B">
        <w:t xml:space="preserve"> </w:t>
      </w:r>
      <w:r w:rsidRPr="0030234B">
        <w:t xml:space="preserve">competing interests </w:t>
      </w:r>
      <w:r w:rsidRPr="0030234B">
        <w:t xml:space="preserve">has received funding for investigator-initiated studies from </w:t>
      </w:r>
      <w:r w:rsidRPr="0030234B">
        <w:t>AstraZeneca,</w:t>
      </w:r>
      <w:r w:rsidRPr="0030234B">
        <w:t xml:space="preserve"> </w:t>
      </w:r>
      <w:r w:rsidRPr="0030234B">
        <w:t>Novo Nordisk, Pfizer</w:t>
      </w:r>
      <w:r w:rsidRPr="0030234B">
        <w:t xml:space="preserve">, Ipsen and </w:t>
      </w:r>
      <w:r w:rsidRPr="0030234B">
        <w:t>Boehringer Ingelheim</w:t>
      </w:r>
      <w:r w:rsidRPr="0030234B">
        <w:t xml:space="preserve"> </w:t>
      </w:r>
      <w:r w:rsidRPr="0030234B">
        <w:t>and</w:t>
      </w:r>
      <w:r w:rsidRPr="0030234B">
        <w:t xml:space="preserve"> educational grants from </w:t>
      </w:r>
      <w:r w:rsidRPr="0030234B">
        <w:t xml:space="preserve">Janssen Pharmaceuticals, </w:t>
      </w:r>
      <w:proofErr w:type="gramStart"/>
      <w:r w:rsidRPr="0030234B">
        <w:t>Lilly</w:t>
      </w:r>
      <w:proofErr w:type="gramEnd"/>
      <w:r w:rsidRPr="0030234B">
        <w:t xml:space="preserve"> and Sanofi.</w:t>
      </w:r>
    </w:p>
    <w:p w14:paraId="228383A0" w14:textId="5DA25292" w:rsidR="0030234B" w:rsidRPr="0030234B" w:rsidRDefault="0030234B" w:rsidP="0030234B">
      <w:pPr>
        <w:spacing w:after="120" w:line="360" w:lineRule="auto"/>
        <w:jc w:val="both"/>
      </w:pPr>
      <w:r w:rsidRPr="0030234B">
        <w:t>JPHW has acted as a consultant,</w:t>
      </w:r>
      <w:r w:rsidRPr="0030234B">
        <w:t xml:space="preserve"> </w:t>
      </w:r>
      <w:r w:rsidRPr="0030234B">
        <w:t>received institutional grants, and given lectures on behalf of</w:t>
      </w:r>
      <w:r w:rsidRPr="0030234B">
        <w:t xml:space="preserve"> </w:t>
      </w:r>
      <w:r w:rsidRPr="0030234B">
        <w:t>pharmaceutical companies developing or marketing medicines used for</w:t>
      </w:r>
      <w:r w:rsidRPr="0030234B">
        <w:t xml:space="preserve"> </w:t>
      </w:r>
      <w:r w:rsidRPr="0030234B">
        <w:t>the treatment of diabetes and obesity specifically Astellas, AstraZeneca, Boehringer Ingelheim,</w:t>
      </w:r>
      <w:r w:rsidRPr="0030234B">
        <w:t xml:space="preserve"> </w:t>
      </w:r>
      <w:r w:rsidRPr="0030234B">
        <w:t>Eli Lilly, Janssen Pharmaceuticals, Mundipharma, Napp, Novo Nordisk,</w:t>
      </w:r>
      <w:r w:rsidRPr="0030234B">
        <w:t xml:space="preserve"> </w:t>
      </w:r>
      <w:r w:rsidRPr="0030234B">
        <w:t>Orexigen, Rhythm Pharmaceuticals, Sanofi &amp; Takeda, and Wilmington</w:t>
      </w:r>
      <w:r w:rsidRPr="0030234B">
        <w:t xml:space="preserve"> </w:t>
      </w:r>
      <w:r w:rsidRPr="0030234B">
        <w:t>Healthcare.</w:t>
      </w:r>
    </w:p>
    <w:p w14:paraId="1430A6FF" w14:textId="645421FF" w:rsidR="00B23F55" w:rsidRDefault="00B23F55" w:rsidP="00276D5F">
      <w:pPr>
        <w:spacing w:after="120" w:line="360" w:lineRule="auto"/>
        <w:jc w:val="both"/>
      </w:pPr>
    </w:p>
    <w:p w14:paraId="0AA92A40" w14:textId="16C6A155" w:rsidR="00BF7F1A" w:rsidRDefault="00BF7F1A" w:rsidP="00276D5F">
      <w:pPr>
        <w:spacing w:after="120" w:line="360" w:lineRule="auto"/>
        <w:jc w:val="both"/>
      </w:pPr>
    </w:p>
    <w:p w14:paraId="5D2809AD" w14:textId="64081CD8" w:rsidR="00BF7F1A" w:rsidRDefault="00BF7F1A" w:rsidP="00276D5F">
      <w:pPr>
        <w:spacing w:after="120" w:line="360" w:lineRule="auto"/>
        <w:jc w:val="both"/>
      </w:pPr>
    </w:p>
    <w:p w14:paraId="264772FF" w14:textId="1E136307" w:rsidR="00BF7F1A" w:rsidRDefault="00BF7F1A" w:rsidP="00276D5F">
      <w:pPr>
        <w:spacing w:after="120" w:line="360" w:lineRule="auto"/>
        <w:jc w:val="both"/>
      </w:pPr>
    </w:p>
    <w:p w14:paraId="68CAB478" w14:textId="437A50E3" w:rsidR="00BF7F1A" w:rsidRDefault="00BF7F1A" w:rsidP="00276D5F">
      <w:pPr>
        <w:spacing w:after="120" w:line="360" w:lineRule="auto"/>
        <w:jc w:val="both"/>
      </w:pPr>
    </w:p>
    <w:p w14:paraId="467DE084" w14:textId="661B0FCD" w:rsidR="00BF7F1A" w:rsidRDefault="00BF7F1A" w:rsidP="00276D5F">
      <w:pPr>
        <w:spacing w:after="120" w:line="360" w:lineRule="auto"/>
        <w:jc w:val="both"/>
      </w:pPr>
    </w:p>
    <w:p w14:paraId="373A223C" w14:textId="4C402DD0" w:rsidR="00BF7F1A" w:rsidRDefault="00BF7F1A" w:rsidP="00276D5F">
      <w:pPr>
        <w:spacing w:after="120" w:line="360" w:lineRule="auto"/>
        <w:jc w:val="both"/>
      </w:pPr>
    </w:p>
    <w:p w14:paraId="552A727B" w14:textId="5876C46E" w:rsidR="00BF7F1A" w:rsidRDefault="00BF7F1A" w:rsidP="00276D5F">
      <w:pPr>
        <w:spacing w:after="120" w:line="360" w:lineRule="auto"/>
        <w:jc w:val="both"/>
      </w:pPr>
    </w:p>
    <w:p w14:paraId="5F5A9171" w14:textId="308A81F4" w:rsidR="00BF7F1A" w:rsidRDefault="00BF7F1A" w:rsidP="00276D5F">
      <w:pPr>
        <w:spacing w:after="120" w:line="360" w:lineRule="auto"/>
        <w:jc w:val="both"/>
      </w:pPr>
    </w:p>
    <w:p w14:paraId="4CA848AE" w14:textId="6EF90949" w:rsidR="00BF7F1A" w:rsidRDefault="00BF7F1A" w:rsidP="00276D5F">
      <w:pPr>
        <w:spacing w:after="120" w:line="360" w:lineRule="auto"/>
        <w:jc w:val="both"/>
      </w:pPr>
    </w:p>
    <w:p w14:paraId="62E619B2" w14:textId="3074BC53" w:rsidR="00BF7F1A" w:rsidRDefault="00BF7F1A" w:rsidP="00276D5F">
      <w:pPr>
        <w:spacing w:after="120" w:line="360" w:lineRule="auto"/>
        <w:jc w:val="both"/>
      </w:pPr>
    </w:p>
    <w:p w14:paraId="09697CE5" w14:textId="77777777" w:rsidR="00BF7F1A" w:rsidRDefault="00BF7F1A" w:rsidP="00276D5F">
      <w:pPr>
        <w:spacing w:after="120" w:line="360" w:lineRule="auto"/>
        <w:jc w:val="both"/>
      </w:pPr>
    </w:p>
    <w:p w14:paraId="694174BE" w14:textId="77777777" w:rsidR="005B7FA7" w:rsidRPr="005B7FA7" w:rsidRDefault="004145A5" w:rsidP="005B7FA7">
      <w:pPr>
        <w:pStyle w:val="EndNoteBibliographyTitle"/>
        <w:rPr>
          <w:b/>
          <w:noProof/>
        </w:rPr>
      </w:pPr>
      <w:r>
        <w:lastRenderedPageBreak/>
        <w:fldChar w:fldCharType="begin"/>
      </w:r>
      <w:r>
        <w:instrText xml:space="preserve"> ADDIN EN.REFLIST </w:instrText>
      </w:r>
      <w:r>
        <w:fldChar w:fldCharType="separate"/>
      </w:r>
      <w:r w:rsidR="005B7FA7" w:rsidRPr="005B7FA7">
        <w:rPr>
          <w:b/>
          <w:noProof/>
        </w:rPr>
        <w:t>References</w:t>
      </w:r>
    </w:p>
    <w:p w14:paraId="2241A179" w14:textId="77777777" w:rsidR="005B7FA7" w:rsidRPr="005B7FA7" w:rsidRDefault="005B7FA7" w:rsidP="005B7FA7">
      <w:pPr>
        <w:pStyle w:val="EndNoteBibliographyTitle"/>
        <w:rPr>
          <w:b/>
          <w:noProof/>
        </w:rPr>
      </w:pPr>
    </w:p>
    <w:p w14:paraId="4739BA45" w14:textId="29835111" w:rsidR="005B7FA7" w:rsidRPr="005B7FA7" w:rsidRDefault="005B7FA7" w:rsidP="005B7FA7">
      <w:pPr>
        <w:pStyle w:val="EndNoteBibliography"/>
        <w:ind w:left="720" w:hanging="720"/>
        <w:rPr>
          <w:noProof/>
        </w:rPr>
      </w:pPr>
      <w:r w:rsidRPr="005B7FA7">
        <w:rPr>
          <w:noProof/>
        </w:rPr>
        <w:t>1</w:t>
      </w:r>
      <w:r w:rsidRPr="005B7FA7">
        <w:rPr>
          <w:noProof/>
        </w:rPr>
        <w:tab/>
        <w:t xml:space="preserve">Smith, G. I., Mittendorfer, B. &amp; Klein, S. Metabolically healthy obesity: facts and fantasies. </w:t>
      </w:r>
      <w:r w:rsidRPr="005B7FA7">
        <w:rPr>
          <w:i/>
          <w:noProof/>
        </w:rPr>
        <w:t>J Clin Invest</w:t>
      </w:r>
      <w:r w:rsidRPr="005B7FA7">
        <w:rPr>
          <w:noProof/>
        </w:rPr>
        <w:t xml:space="preserve"> </w:t>
      </w:r>
      <w:r w:rsidRPr="005B7FA7">
        <w:rPr>
          <w:b/>
          <w:noProof/>
        </w:rPr>
        <w:t>129</w:t>
      </w:r>
      <w:r w:rsidRPr="005B7FA7">
        <w:rPr>
          <w:noProof/>
        </w:rPr>
        <w:t>, 3978-3989, (2019).</w:t>
      </w:r>
    </w:p>
    <w:p w14:paraId="735EB7D5" w14:textId="2DC9CE25" w:rsidR="005B7FA7" w:rsidRPr="005B7FA7" w:rsidRDefault="005B7FA7" w:rsidP="005B7FA7">
      <w:pPr>
        <w:pStyle w:val="EndNoteBibliography"/>
        <w:ind w:left="720" w:hanging="720"/>
        <w:rPr>
          <w:noProof/>
        </w:rPr>
      </w:pPr>
      <w:r w:rsidRPr="005B7FA7">
        <w:rPr>
          <w:noProof/>
        </w:rPr>
        <w:t>2</w:t>
      </w:r>
      <w:r w:rsidRPr="005B7FA7">
        <w:rPr>
          <w:noProof/>
        </w:rPr>
        <w:tab/>
        <w:t xml:space="preserve">Zembic, A., Eckel, N., Stefan, N., Baudry, J. &amp; Schulze, M. B. An Empirically Derived Definition of Metabolically Healthy Obesity Based on Risk of Cardiovascular and Total Mortality. </w:t>
      </w:r>
      <w:r w:rsidRPr="005B7FA7">
        <w:rPr>
          <w:i/>
          <w:noProof/>
        </w:rPr>
        <w:t>JAMA network open</w:t>
      </w:r>
      <w:r w:rsidRPr="005B7FA7">
        <w:rPr>
          <w:noProof/>
        </w:rPr>
        <w:t xml:space="preserve"> </w:t>
      </w:r>
      <w:r w:rsidRPr="005B7FA7">
        <w:rPr>
          <w:b/>
          <w:noProof/>
        </w:rPr>
        <w:t>4</w:t>
      </w:r>
      <w:r w:rsidRPr="005B7FA7">
        <w:rPr>
          <w:noProof/>
        </w:rPr>
        <w:t>, (2021).</w:t>
      </w:r>
    </w:p>
    <w:p w14:paraId="787CD1E0" w14:textId="31F63A88" w:rsidR="005B7FA7" w:rsidRPr="005B7FA7" w:rsidRDefault="005B7FA7" w:rsidP="005B7FA7">
      <w:pPr>
        <w:pStyle w:val="EndNoteBibliography"/>
        <w:ind w:left="720" w:hanging="720"/>
        <w:rPr>
          <w:noProof/>
        </w:rPr>
      </w:pPr>
      <w:r w:rsidRPr="005B7FA7">
        <w:rPr>
          <w:noProof/>
        </w:rPr>
        <w:t>3</w:t>
      </w:r>
      <w:r w:rsidRPr="005B7FA7">
        <w:rPr>
          <w:noProof/>
        </w:rPr>
        <w:tab/>
        <w:t>Caleyachetty, R.</w:t>
      </w:r>
      <w:r w:rsidRPr="005B7FA7">
        <w:rPr>
          <w:i/>
          <w:noProof/>
        </w:rPr>
        <w:t xml:space="preserve"> et al.</w:t>
      </w:r>
      <w:r w:rsidRPr="005B7FA7">
        <w:rPr>
          <w:noProof/>
        </w:rPr>
        <w:t xml:space="preserve"> Metabolically Healthy Obese and Incident Cardiovascular Disease Events Among 3.5 Million Men and Women. </w:t>
      </w:r>
      <w:r w:rsidRPr="005B7FA7">
        <w:rPr>
          <w:i/>
          <w:noProof/>
        </w:rPr>
        <w:t>Journal of the American College of Cardiology</w:t>
      </w:r>
      <w:r w:rsidRPr="005B7FA7">
        <w:rPr>
          <w:noProof/>
        </w:rPr>
        <w:t xml:space="preserve"> </w:t>
      </w:r>
      <w:r w:rsidRPr="005B7FA7">
        <w:rPr>
          <w:b/>
          <w:noProof/>
        </w:rPr>
        <w:t>70</w:t>
      </w:r>
      <w:r w:rsidRPr="005B7FA7">
        <w:rPr>
          <w:noProof/>
        </w:rPr>
        <w:t>, 1429-1437, (2017).</w:t>
      </w:r>
    </w:p>
    <w:p w14:paraId="4EC492F9" w14:textId="4E304C1F" w:rsidR="005B7FA7" w:rsidRPr="005B7FA7" w:rsidRDefault="005B7FA7" w:rsidP="005B7FA7">
      <w:pPr>
        <w:pStyle w:val="EndNoteBibliography"/>
        <w:ind w:left="720" w:hanging="720"/>
        <w:rPr>
          <w:noProof/>
        </w:rPr>
      </w:pPr>
      <w:r w:rsidRPr="005B7FA7">
        <w:rPr>
          <w:noProof/>
        </w:rPr>
        <w:t>4</w:t>
      </w:r>
      <w:r w:rsidRPr="005B7FA7">
        <w:rPr>
          <w:noProof/>
        </w:rPr>
        <w:tab/>
        <w:t xml:space="preserve">Kramer, C. K., Zinman, B. &amp; Retnakaran, R. Are metabolically healthy overweight and obesity benign conditions?: A systematic review and meta-analysis. </w:t>
      </w:r>
      <w:r w:rsidRPr="005B7FA7">
        <w:rPr>
          <w:i/>
          <w:noProof/>
        </w:rPr>
        <w:t>Ann Intern Med</w:t>
      </w:r>
      <w:r w:rsidRPr="005B7FA7">
        <w:rPr>
          <w:noProof/>
        </w:rPr>
        <w:t xml:space="preserve"> </w:t>
      </w:r>
      <w:r w:rsidRPr="005B7FA7">
        <w:rPr>
          <w:b/>
          <w:noProof/>
        </w:rPr>
        <w:t>159</w:t>
      </w:r>
      <w:r w:rsidRPr="005B7FA7">
        <w:rPr>
          <w:noProof/>
        </w:rPr>
        <w:t>, 758-769, (2013).</w:t>
      </w:r>
    </w:p>
    <w:p w14:paraId="6EA9EBAE" w14:textId="30CB1999" w:rsidR="005B7FA7" w:rsidRPr="005B7FA7" w:rsidRDefault="005B7FA7" w:rsidP="005B7FA7">
      <w:pPr>
        <w:pStyle w:val="EndNoteBibliography"/>
        <w:ind w:left="720" w:hanging="720"/>
        <w:rPr>
          <w:noProof/>
        </w:rPr>
      </w:pPr>
      <w:r w:rsidRPr="005B7FA7">
        <w:rPr>
          <w:noProof/>
        </w:rPr>
        <w:t>5</w:t>
      </w:r>
      <w:r w:rsidRPr="005B7FA7">
        <w:rPr>
          <w:noProof/>
        </w:rPr>
        <w:tab/>
        <w:t>Sprung, V. S.</w:t>
      </w:r>
      <w:r w:rsidRPr="005B7FA7">
        <w:rPr>
          <w:i/>
          <w:noProof/>
        </w:rPr>
        <w:t xml:space="preserve"> et al.</w:t>
      </w:r>
      <w:r w:rsidRPr="005B7FA7">
        <w:rPr>
          <w:noProof/>
        </w:rPr>
        <w:t xml:space="preserve"> Metabolic syndrome is associated with reduced flow mediated dilation independent of obesity status. </w:t>
      </w:r>
      <w:r w:rsidRPr="005B7FA7">
        <w:rPr>
          <w:i/>
          <w:noProof/>
        </w:rPr>
        <w:t xml:space="preserve">European journal of endocrinology </w:t>
      </w:r>
      <w:r w:rsidRPr="005B7FA7">
        <w:rPr>
          <w:b/>
          <w:noProof/>
        </w:rPr>
        <w:t>183</w:t>
      </w:r>
      <w:r w:rsidRPr="005B7FA7">
        <w:rPr>
          <w:noProof/>
        </w:rPr>
        <w:t>, 211-220, (2020).</w:t>
      </w:r>
    </w:p>
    <w:p w14:paraId="58CC2EAA" w14:textId="7AA1D0BB" w:rsidR="005B7FA7" w:rsidRPr="005B7FA7" w:rsidRDefault="005B7FA7" w:rsidP="005B7FA7">
      <w:pPr>
        <w:pStyle w:val="EndNoteBibliography"/>
        <w:ind w:left="720" w:hanging="720"/>
        <w:rPr>
          <w:noProof/>
        </w:rPr>
      </w:pPr>
      <w:r w:rsidRPr="005B7FA7">
        <w:rPr>
          <w:noProof/>
        </w:rPr>
        <w:t>6</w:t>
      </w:r>
      <w:r w:rsidRPr="005B7FA7">
        <w:rPr>
          <w:noProof/>
        </w:rPr>
        <w:tab/>
        <w:t>Dobson, R.</w:t>
      </w:r>
      <w:r w:rsidRPr="005B7FA7">
        <w:rPr>
          <w:i/>
          <w:noProof/>
        </w:rPr>
        <w:t xml:space="preserve"> et al.</w:t>
      </w:r>
      <w:r w:rsidRPr="005B7FA7">
        <w:rPr>
          <w:noProof/>
        </w:rPr>
        <w:t xml:space="preserve"> Metabolically healthy and unhealthy obesity: differential effects on myocardial function according to metabolic syndrome, rather than obesity. </w:t>
      </w:r>
      <w:r w:rsidRPr="005B7FA7">
        <w:rPr>
          <w:i/>
          <w:noProof/>
        </w:rPr>
        <w:t>Int J Obes (Lond)</w:t>
      </w:r>
      <w:r w:rsidRPr="005B7FA7">
        <w:rPr>
          <w:noProof/>
        </w:rPr>
        <w:t xml:space="preserve"> </w:t>
      </w:r>
      <w:r w:rsidRPr="005B7FA7">
        <w:rPr>
          <w:b/>
          <w:noProof/>
        </w:rPr>
        <w:t>40</w:t>
      </w:r>
      <w:r w:rsidRPr="005B7FA7">
        <w:rPr>
          <w:noProof/>
        </w:rPr>
        <w:t>, 153-161, (2016).</w:t>
      </w:r>
    </w:p>
    <w:p w14:paraId="33B896A1" w14:textId="77777777" w:rsidR="005B7FA7" w:rsidRPr="005B7FA7" w:rsidRDefault="005B7FA7" w:rsidP="005B7FA7">
      <w:pPr>
        <w:pStyle w:val="EndNoteBibliography"/>
        <w:ind w:left="720" w:hanging="720"/>
        <w:rPr>
          <w:noProof/>
        </w:rPr>
      </w:pPr>
      <w:r w:rsidRPr="005B7FA7">
        <w:rPr>
          <w:noProof/>
        </w:rPr>
        <w:t>7</w:t>
      </w:r>
      <w:r w:rsidRPr="005B7FA7">
        <w:rPr>
          <w:noProof/>
        </w:rPr>
        <w:tab/>
        <w:t>Commodore-Mensah, Y.</w:t>
      </w:r>
      <w:r w:rsidRPr="005B7FA7">
        <w:rPr>
          <w:i/>
          <w:noProof/>
        </w:rPr>
        <w:t xml:space="preserve"> et al.</w:t>
      </w:r>
      <w:r w:rsidRPr="005B7FA7">
        <w:rPr>
          <w:noProof/>
        </w:rPr>
        <w:t xml:space="preserve"> High Burden of Subclinical and Cardiovascular Disease Risk in Adults with Metabolically Healthy Obesity: The Atherosclerosis Risk in Communities (ARIC) Study. </w:t>
      </w:r>
      <w:r w:rsidRPr="005B7FA7">
        <w:rPr>
          <w:i/>
          <w:noProof/>
        </w:rPr>
        <w:t>Diabetes Care</w:t>
      </w:r>
      <w:r w:rsidRPr="005B7FA7">
        <w:rPr>
          <w:noProof/>
        </w:rPr>
        <w:t>, doi:10.2337/dc20-2227 (2021).</w:t>
      </w:r>
    </w:p>
    <w:p w14:paraId="05CB11CD" w14:textId="2CD18115" w:rsidR="005B7FA7" w:rsidRPr="005B7FA7" w:rsidRDefault="005B7FA7" w:rsidP="005B7FA7">
      <w:pPr>
        <w:pStyle w:val="EndNoteBibliography"/>
        <w:ind w:left="720" w:hanging="720"/>
        <w:rPr>
          <w:noProof/>
        </w:rPr>
      </w:pPr>
      <w:r w:rsidRPr="005B7FA7">
        <w:rPr>
          <w:noProof/>
        </w:rPr>
        <w:t>8</w:t>
      </w:r>
      <w:r w:rsidRPr="005B7FA7">
        <w:rPr>
          <w:noProof/>
        </w:rPr>
        <w:tab/>
        <w:t xml:space="preserve">Morkedal, B., Vatten, L. J., Romundstad, P. R., Laugsand, L. E. &amp; Janszky, I. Risk of myocardial infarction and heart failure among metabolically healthy but obese individuals. The HUNT Study, Norway. </w:t>
      </w:r>
      <w:r w:rsidRPr="005B7FA7">
        <w:rPr>
          <w:i/>
          <w:noProof/>
        </w:rPr>
        <w:t>Journal of the American College of Cardiology</w:t>
      </w:r>
      <w:r w:rsidRPr="005B7FA7">
        <w:rPr>
          <w:noProof/>
        </w:rPr>
        <w:t xml:space="preserve"> </w:t>
      </w:r>
      <w:r w:rsidRPr="005B7FA7">
        <w:rPr>
          <w:b/>
          <w:noProof/>
        </w:rPr>
        <w:t>63</w:t>
      </w:r>
      <w:r w:rsidRPr="005B7FA7">
        <w:rPr>
          <w:noProof/>
        </w:rPr>
        <w:t>, 1071-1078, (2013).</w:t>
      </w:r>
    </w:p>
    <w:p w14:paraId="16CC1078" w14:textId="7C51D2E0" w:rsidR="005B7FA7" w:rsidRPr="005B7FA7" w:rsidRDefault="005B7FA7" w:rsidP="005B7FA7">
      <w:pPr>
        <w:pStyle w:val="EndNoteBibliography"/>
        <w:ind w:left="720" w:hanging="720"/>
        <w:rPr>
          <w:noProof/>
        </w:rPr>
      </w:pPr>
      <w:r w:rsidRPr="005B7FA7">
        <w:rPr>
          <w:noProof/>
        </w:rPr>
        <w:t>9</w:t>
      </w:r>
      <w:r w:rsidRPr="005B7FA7">
        <w:rPr>
          <w:noProof/>
        </w:rPr>
        <w:tab/>
        <w:t>Mongraw-Chaffin, M.</w:t>
      </w:r>
      <w:r w:rsidRPr="005B7FA7">
        <w:rPr>
          <w:i/>
          <w:noProof/>
        </w:rPr>
        <w:t xml:space="preserve"> et al.</w:t>
      </w:r>
      <w:r w:rsidRPr="005B7FA7">
        <w:rPr>
          <w:noProof/>
        </w:rPr>
        <w:t xml:space="preserve"> Metabolically Healthy Obesity, Transition to Metabolic Syndrome, and Cardiovascular Risk. </w:t>
      </w:r>
      <w:r w:rsidRPr="005B7FA7">
        <w:rPr>
          <w:i/>
          <w:noProof/>
        </w:rPr>
        <w:t>Journal of the American College of Cardiology</w:t>
      </w:r>
      <w:r w:rsidRPr="005B7FA7">
        <w:rPr>
          <w:noProof/>
        </w:rPr>
        <w:t xml:space="preserve"> </w:t>
      </w:r>
      <w:r w:rsidRPr="005B7FA7">
        <w:rPr>
          <w:b/>
          <w:noProof/>
        </w:rPr>
        <w:t>71</w:t>
      </w:r>
      <w:r w:rsidRPr="005B7FA7">
        <w:rPr>
          <w:noProof/>
        </w:rPr>
        <w:t>, 1857-1865, (2018).</w:t>
      </w:r>
    </w:p>
    <w:p w14:paraId="13999BF5" w14:textId="6A13C9D1" w:rsidR="005B7FA7" w:rsidRPr="005B7FA7" w:rsidRDefault="005B7FA7" w:rsidP="005B7FA7">
      <w:pPr>
        <w:pStyle w:val="EndNoteBibliography"/>
        <w:ind w:left="720" w:hanging="720"/>
        <w:rPr>
          <w:noProof/>
        </w:rPr>
      </w:pPr>
      <w:r w:rsidRPr="005B7FA7">
        <w:rPr>
          <w:noProof/>
        </w:rPr>
        <w:t>10</w:t>
      </w:r>
      <w:r w:rsidRPr="005B7FA7">
        <w:rPr>
          <w:noProof/>
        </w:rPr>
        <w:tab/>
        <w:t>Ahlqvist, E.</w:t>
      </w:r>
      <w:r w:rsidRPr="005B7FA7">
        <w:rPr>
          <w:i/>
          <w:noProof/>
        </w:rPr>
        <w:t xml:space="preserve"> et al.</w:t>
      </w:r>
      <w:r w:rsidRPr="005B7FA7">
        <w:rPr>
          <w:noProof/>
        </w:rPr>
        <w:t xml:space="preserve"> Novel subgroups of adult-onset diabetes and their association with outcomes: a data-driven cluster analysis of six variables. </w:t>
      </w:r>
      <w:r w:rsidRPr="005B7FA7">
        <w:rPr>
          <w:i/>
          <w:noProof/>
        </w:rPr>
        <w:t>The lancet. Diabetes &amp; endocrinology</w:t>
      </w:r>
      <w:r w:rsidRPr="005B7FA7">
        <w:rPr>
          <w:noProof/>
        </w:rPr>
        <w:t xml:space="preserve"> </w:t>
      </w:r>
      <w:r w:rsidRPr="005B7FA7">
        <w:rPr>
          <w:b/>
          <w:noProof/>
        </w:rPr>
        <w:t>6</w:t>
      </w:r>
      <w:r w:rsidRPr="005B7FA7">
        <w:rPr>
          <w:noProof/>
        </w:rPr>
        <w:t>, 361-369, (2018).</w:t>
      </w:r>
    </w:p>
    <w:p w14:paraId="510675B7" w14:textId="20AF7580" w:rsidR="00B75504" w:rsidRDefault="004145A5" w:rsidP="00634594">
      <w:pPr>
        <w:spacing w:after="120" w:line="360" w:lineRule="auto"/>
        <w:sectPr w:rsidR="00B75504" w:rsidSect="00B67F7D">
          <w:footerReference w:type="even" r:id="rId7"/>
          <w:footerReference w:type="default" r:id="rId8"/>
          <w:pgSz w:w="11900" w:h="16840"/>
          <w:pgMar w:top="1440" w:right="1440" w:bottom="1440" w:left="1440" w:header="720" w:footer="720" w:gutter="0"/>
          <w:cols w:space="720"/>
          <w:docGrid w:linePitch="360"/>
        </w:sectPr>
      </w:pPr>
      <w:r>
        <w:fldChar w:fldCharType="end"/>
      </w:r>
    </w:p>
    <w:p w14:paraId="4C90504A" w14:textId="5B481C9E" w:rsidR="00B75504" w:rsidRDefault="00B75504" w:rsidP="00A57259">
      <w:pPr>
        <w:spacing w:after="120"/>
      </w:pPr>
      <w:r w:rsidRPr="00B75504">
        <w:rPr>
          <w:b/>
          <w:bCs/>
        </w:rPr>
        <w:lastRenderedPageBreak/>
        <w:t>Figure 1</w:t>
      </w:r>
      <w:r w:rsidR="00AB3A4A">
        <w:rPr>
          <w:b/>
          <w:bCs/>
        </w:rPr>
        <w:t xml:space="preserve"> </w:t>
      </w:r>
      <w:r w:rsidR="00AB3A4A" w:rsidRPr="00024350">
        <w:rPr>
          <w:b/>
          <w:bCs/>
        </w:rPr>
        <w:t>Obesity phenotypes:</w:t>
      </w:r>
      <w:r w:rsidR="00AB3A4A">
        <w:t xml:space="preserve"> </w:t>
      </w:r>
      <w:r w:rsidR="005002AF">
        <w:t>M</w:t>
      </w:r>
      <w:r w:rsidR="00AB3A4A">
        <w:t xml:space="preserve">etabolically </w:t>
      </w:r>
      <w:r w:rsidR="005002AF">
        <w:t>H</w:t>
      </w:r>
      <w:r w:rsidR="00AB3A4A">
        <w:t xml:space="preserve">ealthy </w:t>
      </w:r>
      <w:r w:rsidR="005002AF">
        <w:t>O</w:t>
      </w:r>
      <w:r w:rsidR="00AB3A4A">
        <w:t xml:space="preserve">besity </w:t>
      </w:r>
      <w:r w:rsidR="00A57259">
        <w:t xml:space="preserve">increases the risk of </w:t>
      </w:r>
      <w:r w:rsidR="00024350">
        <w:t xml:space="preserve">a composite of </w:t>
      </w:r>
      <w:r w:rsidR="00A57259">
        <w:t>incident CVD</w:t>
      </w:r>
      <w:r w:rsidR="00024350">
        <w:t xml:space="preserve"> (A)</w:t>
      </w:r>
      <w:r w:rsidR="00A57259">
        <w:t xml:space="preserve">. This increased risk was </w:t>
      </w:r>
      <w:r w:rsidR="00024350">
        <w:t xml:space="preserve">not driven by an increased risk of coronary artery disease (B) but </w:t>
      </w:r>
      <w:r w:rsidR="00A57259">
        <w:t>mainly by an increased risk of heart failure</w:t>
      </w:r>
      <w:r w:rsidR="00024350">
        <w:t xml:space="preserve"> (C).</w:t>
      </w:r>
      <w:r w:rsidR="00A57259">
        <w:t xml:space="preserve"> </w:t>
      </w:r>
      <w:r w:rsidR="00024350">
        <w:t>Data adapted from</w:t>
      </w:r>
      <w:r w:rsidR="00E207C4">
        <w:t xml:space="preserve"> </w:t>
      </w:r>
      <w:r w:rsidR="00E207C4">
        <w:fldChar w:fldCharType="begin"/>
      </w:r>
      <w:r w:rsidR="005B7FA7">
        <w:instrText xml:space="preserve"> ADDIN EN.CITE &lt;EndNote&gt;&lt;Cite&gt;&lt;Author&gt;Commodore-Mensah&lt;/Author&gt;&lt;Year&gt;2021&lt;/Year&gt;&lt;RecNum&gt;3630&lt;/RecNum&gt;&lt;DisplayText&gt;&lt;style face="superscript"&gt;7&lt;/style&gt;&lt;/DisplayText&gt;&lt;record&gt;&lt;rec-number&gt;3630&lt;/rec-number&gt;&lt;foreign-keys&gt;&lt;key app="EN" db-id="fw5dxs2z2s2dwae5xf8pzv05xzt2atfve95r" timestamp="1622040246" guid="cd5432d3-ca0d-48bf-b3a6-c6c4d8831ca9"&gt;3630&lt;/key&gt;&lt;/foreign-keys&gt;&lt;ref-type name="Journal Article"&gt;17&lt;/ref-type&gt;&lt;contributors&gt;&lt;authors&gt;&lt;author&gt;Commodore-Mensah, Y.&lt;/author&gt;&lt;author&gt;Lazo, M.&lt;/author&gt;&lt;author&gt;Tang, O.&lt;/author&gt;&lt;author&gt;Echouffo-Tcheugui, J. B.&lt;/author&gt;&lt;author&gt;Ndumele, C. E.&lt;/author&gt;&lt;author&gt;Nambi, V.&lt;/author&gt;&lt;author&gt;Wang, D.&lt;/author&gt;&lt;author&gt;Ballantyne, C.&lt;/author&gt;&lt;author&gt;Selvin, E.&lt;/author&gt;&lt;/authors&gt;&lt;/contributors&gt;&lt;auth-address&gt;Johns Hopkins Bloomberg School of Public Health, Baltimore, MD.&amp;#xD;Johns Hopkins School of Nursing, Baltimore, MD.&amp;#xD;Johns Hopkins School of Medicine, Baltimore, MD.&amp;#xD;Department of Community Health and Prevention, Drexel University Dornsife School of Public Health, Philadelphia, PA.&amp;#xD;Baylor College of Medicine, Houston, TX.&amp;#xD;Michael E. DeBakey VA Medical Center, Houston, TX.&amp;#xD;Johns Hopkins Bloomberg School of Public Health, Baltimore, MD eselvin@jhu.edu.&lt;/auth-address&gt;&lt;titles&gt;&lt;title&gt;High Burden of Subclinical and Cardiovascular Disease Risk in Adults with Metabolically Healthy Obesity: The Atherosclerosis Risk in Communities (ARIC) Study&lt;/title&gt;&lt;secondary-title&gt;Diabetes Care&lt;/secondary-title&gt;&lt;/titles&gt;&lt;periodical&gt;&lt;full-title&gt;Diabetes Care&lt;/full-title&gt;&lt;/periodical&gt;&lt;edition&gt;2021/05/07&lt;/edition&gt;&lt;dates&gt;&lt;year&gt;2021&lt;/year&gt;&lt;pub-dates&gt;&lt;date&gt;May 5&lt;/date&gt;&lt;/pub-dates&gt;&lt;/dates&gt;&lt;isbn&gt;0149-5992&lt;/isbn&gt;&lt;accession-num&gt;33952606&lt;/accession-num&gt;&lt;urls&gt;&lt;/urls&gt;&lt;electronic-resource-num&gt;10.2337/dc20-2227&lt;/electronic-resource-num&gt;&lt;remote-database-provider&gt;NLM&lt;/remote-database-provider&gt;&lt;language&gt;eng&lt;/language&gt;&lt;/record&gt;&lt;/Cite&gt;&lt;/EndNote&gt;</w:instrText>
      </w:r>
      <w:r w:rsidR="00E207C4">
        <w:fldChar w:fldCharType="separate"/>
      </w:r>
      <w:r w:rsidR="005B7FA7" w:rsidRPr="005B7FA7">
        <w:rPr>
          <w:noProof/>
          <w:vertAlign w:val="superscript"/>
        </w:rPr>
        <w:t>7</w:t>
      </w:r>
      <w:r w:rsidR="00E207C4">
        <w:fldChar w:fldCharType="end"/>
      </w:r>
    </w:p>
    <w:p w14:paraId="5640A56C" w14:textId="299CBF40" w:rsidR="00A57259" w:rsidRDefault="00A57259" w:rsidP="00A57259">
      <w:pPr>
        <w:spacing w:after="120"/>
        <w:rPr>
          <w:b/>
          <w:bCs/>
        </w:rPr>
      </w:pPr>
    </w:p>
    <w:p w14:paraId="65129E32" w14:textId="5E43036D" w:rsidR="00AB3A4A" w:rsidRPr="00B75504" w:rsidRDefault="00024350" w:rsidP="00B75504">
      <w:pPr>
        <w:spacing w:after="120" w:line="360" w:lineRule="auto"/>
        <w:rPr>
          <w:b/>
          <w:bCs/>
        </w:rPr>
      </w:pPr>
      <w:r>
        <w:rPr>
          <w:b/>
          <w:bCs/>
          <w:noProof/>
        </w:rPr>
        <mc:AlternateContent>
          <mc:Choice Requires="wps">
            <w:drawing>
              <wp:anchor distT="0" distB="0" distL="114300" distR="114300" simplePos="0" relativeHeight="251663360" behindDoc="0" locked="0" layoutInCell="1" allowOverlap="1" wp14:anchorId="479209F9" wp14:editId="1644E05A">
                <wp:simplePos x="0" y="0"/>
                <wp:positionH relativeFrom="column">
                  <wp:posOffset>5781675</wp:posOffset>
                </wp:positionH>
                <wp:positionV relativeFrom="paragraph">
                  <wp:posOffset>2270760</wp:posOffset>
                </wp:positionV>
                <wp:extent cx="352425" cy="304800"/>
                <wp:effectExtent l="0" t="0" r="3175" b="0"/>
                <wp:wrapNone/>
                <wp:docPr id="22" name="Text Box 22"/>
                <wp:cNvGraphicFramePr/>
                <a:graphic xmlns:a="http://schemas.openxmlformats.org/drawingml/2006/main">
                  <a:graphicData uri="http://schemas.microsoft.com/office/word/2010/wordprocessingShape">
                    <wps:wsp>
                      <wps:cNvSpPr txBox="1"/>
                      <wps:spPr>
                        <a:xfrm>
                          <a:off x="0" y="0"/>
                          <a:ext cx="352425" cy="304800"/>
                        </a:xfrm>
                        <a:prstGeom prst="rect">
                          <a:avLst/>
                        </a:prstGeom>
                        <a:solidFill>
                          <a:schemeClr val="lt1"/>
                        </a:solidFill>
                        <a:ln w="6350">
                          <a:noFill/>
                        </a:ln>
                      </wps:spPr>
                      <wps:txbx>
                        <w:txbxContent>
                          <w:p w14:paraId="0B4FF3D4" w14:textId="76D5C439" w:rsidR="00024350" w:rsidRPr="00024350" w:rsidRDefault="00024350" w:rsidP="00024350">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79209F9" id="_x0000_t202" coordsize="21600,21600" o:spt="202" path="m,l,21600r21600,l21600,xe">
                <v:stroke joinstyle="miter"/>
                <v:path gradientshapeok="t" o:connecttype="rect"/>
              </v:shapetype>
              <v:shape id="Text Box 22" o:spid="_x0000_s1026" type="#_x0000_t202" style="position:absolute;margin-left:455.25pt;margin-top:178.8pt;width:27.75pt;height:2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" fillcolor="white [3201]" stroked="f" strokeweight=".5pt">
                <v:textbox>
                  <w:txbxContent>
                    <w:p w14:paraId="0B4FF3D4" w14:textId="76D5C439" w:rsidR="00024350" w:rsidRPr="00024350" w:rsidRDefault="00024350" w:rsidP="00024350">
                      <w:pPr>
                        <w:rPr>
                          <w:b/>
                          <w:bCs/>
                          <w:sz w:val="32"/>
                          <w:szCs w:val="32"/>
                        </w:rPr>
                      </w:pPr>
                      <w:r>
                        <w:rPr>
                          <w:b/>
                          <w:bCs/>
                          <w:sz w:val="32"/>
                          <w:szCs w:val="32"/>
                        </w:rPr>
                        <w:t>C</w:t>
                      </w:r>
                    </w:p>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7E6FAB61" wp14:editId="42A1748C">
                <wp:simplePos x="0" y="0"/>
                <wp:positionH relativeFrom="column">
                  <wp:posOffset>5781675</wp:posOffset>
                </wp:positionH>
                <wp:positionV relativeFrom="paragraph">
                  <wp:posOffset>3810</wp:posOffset>
                </wp:positionV>
                <wp:extent cx="352425" cy="304800"/>
                <wp:effectExtent l="0" t="0" r="3175" b="0"/>
                <wp:wrapNone/>
                <wp:docPr id="19" name="Text Box 19"/>
                <wp:cNvGraphicFramePr/>
                <a:graphic xmlns:a="http://schemas.openxmlformats.org/drawingml/2006/main">
                  <a:graphicData uri="http://schemas.microsoft.com/office/word/2010/wordprocessingShape">
                    <wps:wsp>
                      <wps:cNvSpPr txBox="1"/>
                      <wps:spPr>
                        <a:xfrm>
                          <a:off x="0" y="0"/>
                          <a:ext cx="352425" cy="304800"/>
                        </a:xfrm>
                        <a:prstGeom prst="rect">
                          <a:avLst/>
                        </a:prstGeom>
                        <a:solidFill>
                          <a:schemeClr val="lt1"/>
                        </a:solidFill>
                        <a:ln w="6350">
                          <a:noFill/>
                        </a:ln>
                      </wps:spPr>
                      <wps:txbx>
                        <w:txbxContent>
                          <w:p w14:paraId="0A969944" w14:textId="79388DF0" w:rsidR="00024350" w:rsidRPr="00024350" w:rsidRDefault="00024350" w:rsidP="00024350">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6FAB61" id="Text Box 19" o:spid="_x0000_s1027" type="#_x0000_t202" style="position:absolute;margin-left:455.25pt;margin-top:.3pt;width:27.75pt;height:2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" fillcolor="white [3201]" stroked="f" strokeweight=".5pt">
                <v:textbox>
                  <w:txbxContent>
                    <w:p w14:paraId="0A969944" w14:textId="79388DF0" w:rsidR="00024350" w:rsidRPr="00024350" w:rsidRDefault="00024350" w:rsidP="00024350">
                      <w:pPr>
                        <w:rPr>
                          <w:b/>
                          <w:bCs/>
                          <w:sz w:val="32"/>
                          <w:szCs w:val="32"/>
                        </w:rPr>
                      </w:pPr>
                      <w:r>
                        <w:rPr>
                          <w:b/>
                          <w:bCs/>
                          <w:sz w:val="32"/>
                          <w:szCs w:val="32"/>
                        </w:rPr>
                        <w:t>B</w:t>
                      </w:r>
                    </w:p>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40BCA954" wp14:editId="6AA8244C">
                <wp:simplePos x="0" y="0"/>
                <wp:positionH relativeFrom="column">
                  <wp:posOffset>2981325</wp:posOffset>
                </wp:positionH>
                <wp:positionV relativeFrom="paragraph">
                  <wp:posOffset>965835</wp:posOffset>
                </wp:positionV>
                <wp:extent cx="352425" cy="304800"/>
                <wp:effectExtent l="0" t="0" r="3175" b="0"/>
                <wp:wrapNone/>
                <wp:docPr id="18" name="Text Box 18"/>
                <wp:cNvGraphicFramePr/>
                <a:graphic xmlns:a="http://schemas.openxmlformats.org/drawingml/2006/main">
                  <a:graphicData uri="http://schemas.microsoft.com/office/word/2010/wordprocessingShape">
                    <wps:wsp>
                      <wps:cNvSpPr txBox="1"/>
                      <wps:spPr>
                        <a:xfrm>
                          <a:off x="0" y="0"/>
                          <a:ext cx="352425" cy="304800"/>
                        </a:xfrm>
                        <a:prstGeom prst="rect">
                          <a:avLst/>
                        </a:prstGeom>
                        <a:solidFill>
                          <a:schemeClr val="lt1"/>
                        </a:solidFill>
                        <a:ln w="6350">
                          <a:noFill/>
                        </a:ln>
                      </wps:spPr>
                      <wps:txbx>
                        <w:txbxContent>
                          <w:p w14:paraId="6B8230E3" w14:textId="0E68B5AA" w:rsidR="00024350" w:rsidRPr="00024350" w:rsidRDefault="00024350" w:rsidP="00024350">
                            <w:pPr>
                              <w:rPr>
                                <w:b/>
                                <w:bCs/>
                                <w:sz w:val="32"/>
                                <w:szCs w:val="32"/>
                              </w:rPr>
                            </w:pPr>
                            <w:r w:rsidRPr="00024350">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BCA954" id="Text Box 18" o:spid="_x0000_s1028" type="#_x0000_t202" style="position:absolute;margin-left:234.75pt;margin-top:76.05pt;width:27.75pt;height:2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" fillcolor="white [3201]" stroked="f" strokeweight=".5pt">
                <v:textbox>
                  <w:txbxContent>
                    <w:p w14:paraId="6B8230E3" w14:textId="0E68B5AA" w:rsidR="00024350" w:rsidRPr="00024350" w:rsidRDefault="00024350" w:rsidP="00024350">
                      <w:pPr>
                        <w:rPr>
                          <w:b/>
                          <w:bCs/>
                          <w:sz w:val="32"/>
                          <w:szCs w:val="32"/>
                        </w:rPr>
                      </w:pPr>
                      <w:r w:rsidRPr="00024350">
                        <w:rPr>
                          <w:b/>
                          <w:bCs/>
                          <w:sz w:val="32"/>
                          <w:szCs w:val="32"/>
                        </w:rPr>
                        <w:t>A</w:t>
                      </w:r>
                    </w:p>
                  </w:txbxContent>
                </v:textbox>
              </v:shape>
            </w:pict>
          </mc:Fallback>
        </mc:AlternateContent>
      </w:r>
      <w:r>
        <w:rPr>
          <w:b/>
          <w:bCs/>
          <w:noProof/>
        </w:rPr>
        <w:drawing>
          <wp:inline distT="0" distB="0" distL="0" distR="0" wp14:anchorId="4DE2B92B" wp14:editId="7DC20C00">
            <wp:extent cx="8543925" cy="4806226"/>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a:extLst>
                        <a:ext uri="{28A0092B-C50C-407E-A947-70E740481C1C}">
                          <a14:useLocalDpi xmlns:a14="http://schemas.microsoft.com/office/drawing/2010/main" val="0"/>
                        </a:ext>
                      </a:extLst>
                    </a:blip>
                    <a:stretch>
                      <a:fillRect/>
                    </a:stretch>
                  </pic:blipFill>
                  <pic:spPr>
                    <a:xfrm>
                      <a:off x="0" y="0"/>
                      <a:ext cx="8547566" cy="4808274"/>
                    </a:xfrm>
                    <a:prstGeom prst="rect">
                      <a:avLst/>
                    </a:prstGeom>
                  </pic:spPr>
                </pic:pic>
              </a:graphicData>
            </a:graphic>
          </wp:inline>
        </w:drawing>
      </w:r>
    </w:p>
    <w:sectPr w:rsidR="00AB3A4A" w:rsidRPr="00B75504" w:rsidSect="00B75504">
      <w:pgSz w:w="16817" w:h="11901"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AE9922" w14:textId="77777777" w:rsidR="006937A8" w:rsidRDefault="006937A8" w:rsidP="00276D5F">
      <w:r>
        <w:separator/>
      </w:r>
    </w:p>
  </w:endnote>
  <w:endnote w:type="continuationSeparator" w:id="0">
    <w:p w14:paraId="14C4F735" w14:textId="77777777" w:rsidR="006937A8" w:rsidRDefault="006937A8" w:rsidP="00276D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TTec369687+22">
    <w:altName w:val="Yu Gothic"/>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23258045"/>
      <w:docPartObj>
        <w:docPartGallery w:val="Page Numbers (Bottom of Page)"/>
        <w:docPartUnique/>
      </w:docPartObj>
    </w:sdtPr>
    <w:sdtEndPr>
      <w:rPr>
        <w:rStyle w:val="PageNumber"/>
      </w:rPr>
    </w:sdtEndPr>
    <w:sdtContent>
      <w:p w14:paraId="3CA0E8F7" w14:textId="5F0E3655" w:rsidR="00276D5F" w:rsidRDefault="00276D5F" w:rsidP="00BB7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2528F4" w14:textId="77777777" w:rsidR="00276D5F" w:rsidRDefault="00276D5F" w:rsidP="00276D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90111643"/>
      <w:docPartObj>
        <w:docPartGallery w:val="Page Numbers (Bottom of Page)"/>
        <w:docPartUnique/>
      </w:docPartObj>
    </w:sdtPr>
    <w:sdtEndPr>
      <w:rPr>
        <w:rStyle w:val="PageNumber"/>
      </w:rPr>
    </w:sdtEndPr>
    <w:sdtContent>
      <w:p w14:paraId="31B13D43" w14:textId="1563FDB1" w:rsidR="00276D5F" w:rsidRDefault="00276D5F" w:rsidP="00BB7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2A52A4" w14:textId="77777777" w:rsidR="00276D5F" w:rsidRDefault="00276D5F" w:rsidP="00276D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FAB941" w14:textId="77777777" w:rsidR="006937A8" w:rsidRDefault="006937A8" w:rsidP="00276D5F">
      <w:r>
        <w:separator/>
      </w:r>
    </w:p>
  </w:footnote>
  <w:footnote w:type="continuationSeparator" w:id="0">
    <w:p w14:paraId="05AE2777" w14:textId="77777777" w:rsidR="006937A8" w:rsidRDefault="006937A8" w:rsidP="00276D5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Nature Reviews&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5dxs2z2s2dwae5xf8pzv05xzt2atfve95r&quot;&gt;My EndNote Library March 2019&lt;record-ids&gt;&lt;item&gt;345&lt;/item&gt;&lt;item&gt;834&lt;/item&gt;&lt;item&gt;1338&lt;/item&gt;&lt;item&gt;1618&lt;/item&gt;&lt;item&gt;2304&lt;/item&gt;&lt;item&gt;3046&lt;/item&gt;&lt;item&gt;3058&lt;/item&gt;&lt;item&gt;3622&lt;/item&gt;&lt;item&gt;3628&lt;/item&gt;&lt;item&gt;3630&lt;/item&gt;&lt;/record-ids&gt;&lt;/item&gt;&lt;/Libraries&gt;"/>
  </w:docVars>
  <w:rsids>
    <w:rsidRoot w:val="00BA7BED"/>
    <w:rsid w:val="00000952"/>
    <w:rsid w:val="00024350"/>
    <w:rsid w:val="00024FB2"/>
    <w:rsid w:val="000420D3"/>
    <w:rsid w:val="000436B6"/>
    <w:rsid w:val="000452B6"/>
    <w:rsid w:val="00057E43"/>
    <w:rsid w:val="000650A9"/>
    <w:rsid w:val="00080DA6"/>
    <w:rsid w:val="000A66BB"/>
    <w:rsid w:val="000A77FB"/>
    <w:rsid w:val="000B0FBE"/>
    <w:rsid w:val="000C09D4"/>
    <w:rsid w:val="000D07EC"/>
    <w:rsid w:val="000D6B1B"/>
    <w:rsid w:val="000E600B"/>
    <w:rsid w:val="000F0C5F"/>
    <w:rsid w:val="000F367F"/>
    <w:rsid w:val="001004D5"/>
    <w:rsid w:val="00101D65"/>
    <w:rsid w:val="0010459D"/>
    <w:rsid w:val="00104D48"/>
    <w:rsid w:val="00104E5F"/>
    <w:rsid w:val="001110DC"/>
    <w:rsid w:val="00113BF8"/>
    <w:rsid w:val="001172E3"/>
    <w:rsid w:val="00125F17"/>
    <w:rsid w:val="001336D2"/>
    <w:rsid w:val="00141D0D"/>
    <w:rsid w:val="00147847"/>
    <w:rsid w:val="00161F92"/>
    <w:rsid w:val="00165C2D"/>
    <w:rsid w:val="001737F5"/>
    <w:rsid w:val="00176002"/>
    <w:rsid w:val="001801F2"/>
    <w:rsid w:val="0018060B"/>
    <w:rsid w:val="00186C5A"/>
    <w:rsid w:val="001B08C1"/>
    <w:rsid w:val="001B1509"/>
    <w:rsid w:val="001C3240"/>
    <w:rsid w:val="001C41B3"/>
    <w:rsid w:val="001D0B85"/>
    <w:rsid w:val="001E1E19"/>
    <w:rsid w:val="001E312D"/>
    <w:rsid w:val="001F67EC"/>
    <w:rsid w:val="00205087"/>
    <w:rsid w:val="0020788F"/>
    <w:rsid w:val="002214F9"/>
    <w:rsid w:val="0022233F"/>
    <w:rsid w:val="00225377"/>
    <w:rsid w:val="0022793A"/>
    <w:rsid w:val="00227E54"/>
    <w:rsid w:val="00230D23"/>
    <w:rsid w:val="00235D5C"/>
    <w:rsid w:val="00236B66"/>
    <w:rsid w:val="00241C63"/>
    <w:rsid w:val="00256DE7"/>
    <w:rsid w:val="00260A48"/>
    <w:rsid w:val="002615D3"/>
    <w:rsid w:val="00261C29"/>
    <w:rsid w:val="00267FEE"/>
    <w:rsid w:val="002756CE"/>
    <w:rsid w:val="002759CE"/>
    <w:rsid w:val="00276D5F"/>
    <w:rsid w:val="002772D9"/>
    <w:rsid w:val="00282F85"/>
    <w:rsid w:val="00290ABC"/>
    <w:rsid w:val="00294A1E"/>
    <w:rsid w:val="00294C35"/>
    <w:rsid w:val="00296190"/>
    <w:rsid w:val="00296B7E"/>
    <w:rsid w:val="002A096B"/>
    <w:rsid w:val="002A5CF7"/>
    <w:rsid w:val="002B6592"/>
    <w:rsid w:val="002C0E86"/>
    <w:rsid w:val="002C2007"/>
    <w:rsid w:val="002C726B"/>
    <w:rsid w:val="002D5832"/>
    <w:rsid w:val="002D7DEF"/>
    <w:rsid w:val="002E04A5"/>
    <w:rsid w:val="00300161"/>
    <w:rsid w:val="0030234B"/>
    <w:rsid w:val="0032351A"/>
    <w:rsid w:val="00326F56"/>
    <w:rsid w:val="003356A7"/>
    <w:rsid w:val="003533D5"/>
    <w:rsid w:val="00355196"/>
    <w:rsid w:val="00355AC9"/>
    <w:rsid w:val="00356A3D"/>
    <w:rsid w:val="0036370F"/>
    <w:rsid w:val="00365379"/>
    <w:rsid w:val="00366AE6"/>
    <w:rsid w:val="00367AA4"/>
    <w:rsid w:val="003778C1"/>
    <w:rsid w:val="00382472"/>
    <w:rsid w:val="0038388F"/>
    <w:rsid w:val="003848C2"/>
    <w:rsid w:val="00386B90"/>
    <w:rsid w:val="00387BF6"/>
    <w:rsid w:val="00387E84"/>
    <w:rsid w:val="00391300"/>
    <w:rsid w:val="00394CD9"/>
    <w:rsid w:val="003A367E"/>
    <w:rsid w:val="003A39C1"/>
    <w:rsid w:val="003A3F51"/>
    <w:rsid w:val="003A522E"/>
    <w:rsid w:val="003B31AD"/>
    <w:rsid w:val="003B4A71"/>
    <w:rsid w:val="003B6775"/>
    <w:rsid w:val="003C1193"/>
    <w:rsid w:val="003C194C"/>
    <w:rsid w:val="003C2A5F"/>
    <w:rsid w:val="003C2B23"/>
    <w:rsid w:val="003C3F85"/>
    <w:rsid w:val="003E4EE0"/>
    <w:rsid w:val="003E5BD5"/>
    <w:rsid w:val="003F2855"/>
    <w:rsid w:val="003F5411"/>
    <w:rsid w:val="004028C6"/>
    <w:rsid w:val="004112C1"/>
    <w:rsid w:val="00413669"/>
    <w:rsid w:val="004145A5"/>
    <w:rsid w:val="0041794E"/>
    <w:rsid w:val="00417D5C"/>
    <w:rsid w:val="00436B33"/>
    <w:rsid w:val="00440647"/>
    <w:rsid w:val="00443A9A"/>
    <w:rsid w:val="00445E67"/>
    <w:rsid w:val="00454668"/>
    <w:rsid w:val="00474355"/>
    <w:rsid w:val="00474A29"/>
    <w:rsid w:val="0047607E"/>
    <w:rsid w:val="0048098B"/>
    <w:rsid w:val="00491BB0"/>
    <w:rsid w:val="0049206C"/>
    <w:rsid w:val="0049617E"/>
    <w:rsid w:val="004B540F"/>
    <w:rsid w:val="004C04CB"/>
    <w:rsid w:val="004C0C1B"/>
    <w:rsid w:val="004C20D4"/>
    <w:rsid w:val="004C3A3F"/>
    <w:rsid w:val="004C436B"/>
    <w:rsid w:val="004C4B21"/>
    <w:rsid w:val="004C57CE"/>
    <w:rsid w:val="004D3AD8"/>
    <w:rsid w:val="004E1947"/>
    <w:rsid w:val="004E19F0"/>
    <w:rsid w:val="004E1F51"/>
    <w:rsid w:val="004E5654"/>
    <w:rsid w:val="005002AF"/>
    <w:rsid w:val="00507D30"/>
    <w:rsid w:val="00516016"/>
    <w:rsid w:val="00532CA2"/>
    <w:rsid w:val="00544C9D"/>
    <w:rsid w:val="00550968"/>
    <w:rsid w:val="00554C59"/>
    <w:rsid w:val="00570AE9"/>
    <w:rsid w:val="0058424A"/>
    <w:rsid w:val="005856D8"/>
    <w:rsid w:val="00590844"/>
    <w:rsid w:val="00594A1F"/>
    <w:rsid w:val="005A0397"/>
    <w:rsid w:val="005A1B05"/>
    <w:rsid w:val="005A2E3D"/>
    <w:rsid w:val="005A4A47"/>
    <w:rsid w:val="005A58F6"/>
    <w:rsid w:val="005B7FA7"/>
    <w:rsid w:val="005C4AD2"/>
    <w:rsid w:val="005C61BC"/>
    <w:rsid w:val="005D105E"/>
    <w:rsid w:val="005D30E1"/>
    <w:rsid w:val="005D3BEC"/>
    <w:rsid w:val="005E15E8"/>
    <w:rsid w:val="005E1EDF"/>
    <w:rsid w:val="005E2C56"/>
    <w:rsid w:val="005E375E"/>
    <w:rsid w:val="005E4CD6"/>
    <w:rsid w:val="005E4D91"/>
    <w:rsid w:val="005F0491"/>
    <w:rsid w:val="005F1782"/>
    <w:rsid w:val="005F6C67"/>
    <w:rsid w:val="005F7E86"/>
    <w:rsid w:val="00607CDC"/>
    <w:rsid w:val="0061071D"/>
    <w:rsid w:val="0061199A"/>
    <w:rsid w:val="0061453F"/>
    <w:rsid w:val="00627AB4"/>
    <w:rsid w:val="00627B98"/>
    <w:rsid w:val="00627F76"/>
    <w:rsid w:val="00634594"/>
    <w:rsid w:val="00645B6B"/>
    <w:rsid w:val="0065454C"/>
    <w:rsid w:val="00655768"/>
    <w:rsid w:val="00663644"/>
    <w:rsid w:val="006650EB"/>
    <w:rsid w:val="00672436"/>
    <w:rsid w:val="00672F5B"/>
    <w:rsid w:val="0067783A"/>
    <w:rsid w:val="00683D97"/>
    <w:rsid w:val="00690DD8"/>
    <w:rsid w:val="006937A8"/>
    <w:rsid w:val="006978AA"/>
    <w:rsid w:val="006A5269"/>
    <w:rsid w:val="006A60B1"/>
    <w:rsid w:val="006C11C9"/>
    <w:rsid w:val="006C6477"/>
    <w:rsid w:val="00700FFA"/>
    <w:rsid w:val="007049F3"/>
    <w:rsid w:val="00705EBB"/>
    <w:rsid w:val="00717AD0"/>
    <w:rsid w:val="00724D57"/>
    <w:rsid w:val="00740577"/>
    <w:rsid w:val="0075010B"/>
    <w:rsid w:val="00760A97"/>
    <w:rsid w:val="00765CEA"/>
    <w:rsid w:val="00767199"/>
    <w:rsid w:val="007765EE"/>
    <w:rsid w:val="00776E7B"/>
    <w:rsid w:val="00777CE7"/>
    <w:rsid w:val="00780386"/>
    <w:rsid w:val="0079390A"/>
    <w:rsid w:val="00794334"/>
    <w:rsid w:val="00797BBB"/>
    <w:rsid w:val="007A3B99"/>
    <w:rsid w:val="007A4BA8"/>
    <w:rsid w:val="007A7B5D"/>
    <w:rsid w:val="007D14EE"/>
    <w:rsid w:val="007D1F71"/>
    <w:rsid w:val="007D2525"/>
    <w:rsid w:val="007D2661"/>
    <w:rsid w:val="007D2CDC"/>
    <w:rsid w:val="007D469E"/>
    <w:rsid w:val="007E19DC"/>
    <w:rsid w:val="007E39F1"/>
    <w:rsid w:val="007E454B"/>
    <w:rsid w:val="007E5B85"/>
    <w:rsid w:val="007F4D33"/>
    <w:rsid w:val="00832864"/>
    <w:rsid w:val="00833192"/>
    <w:rsid w:val="00837DEE"/>
    <w:rsid w:val="00840AE7"/>
    <w:rsid w:val="00840B25"/>
    <w:rsid w:val="00851E08"/>
    <w:rsid w:val="008521C5"/>
    <w:rsid w:val="00854F29"/>
    <w:rsid w:val="0085703E"/>
    <w:rsid w:val="00857C8A"/>
    <w:rsid w:val="008769E2"/>
    <w:rsid w:val="00883A3D"/>
    <w:rsid w:val="00885F46"/>
    <w:rsid w:val="008A016B"/>
    <w:rsid w:val="008A0409"/>
    <w:rsid w:val="008A12EE"/>
    <w:rsid w:val="008A1BEE"/>
    <w:rsid w:val="008A5536"/>
    <w:rsid w:val="008B60F1"/>
    <w:rsid w:val="008C70E5"/>
    <w:rsid w:val="008D0295"/>
    <w:rsid w:val="008D3FA8"/>
    <w:rsid w:val="008D6176"/>
    <w:rsid w:val="008E394D"/>
    <w:rsid w:val="008F3725"/>
    <w:rsid w:val="008F373F"/>
    <w:rsid w:val="008F754D"/>
    <w:rsid w:val="0090573D"/>
    <w:rsid w:val="00906E0B"/>
    <w:rsid w:val="00923059"/>
    <w:rsid w:val="009266FA"/>
    <w:rsid w:val="00932588"/>
    <w:rsid w:val="00934352"/>
    <w:rsid w:val="00935AE0"/>
    <w:rsid w:val="00937213"/>
    <w:rsid w:val="0094072C"/>
    <w:rsid w:val="00943C21"/>
    <w:rsid w:val="0094659C"/>
    <w:rsid w:val="00952274"/>
    <w:rsid w:val="009552E7"/>
    <w:rsid w:val="009627BB"/>
    <w:rsid w:val="00963BC0"/>
    <w:rsid w:val="00977072"/>
    <w:rsid w:val="009801FB"/>
    <w:rsid w:val="009810E3"/>
    <w:rsid w:val="0099303D"/>
    <w:rsid w:val="00994F13"/>
    <w:rsid w:val="00995572"/>
    <w:rsid w:val="0099636B"/>
    <w:rsid w:val="009A5B63"/>
    <w:rsid w:val="009A7765"/>
    <w:rsid w:val="009B765C"/>
    <w:rsid w:val="009C0D45"/>
    <w:rsid w:val="009C3A69"/>
    <w:rsid w:val="009C4456"/>
    <w:rsid w:val="009D7B8C"/>
    <w:rsid w:val="009E332B"/>
    <w:rsid w:val="009E7B9B"/>
    <w:rsid w:val="009F747A"/>
    <w:rsid w:val="00A016FF"/>
    <w:rsid w:val="00A02AD1"/>
    <w:rsid w:val="00A040AD"/>
    <w:rsid w:val="00A217F1"/>
    <w:rsid w:val="00A26076"/>
    <w:rsid w:val="00A30987"/>
    <w:rsid w:val="00A34FF1"/>
    <w:rsid w:val="00A43560"/>
    <w:rsid w:val="00A45444"/>
    <w:rsid w:val="00A53074"/>
    <w:rsid w:val="00A53258"/>
    <w:rsid w:val="00A5538B"/>
    <w:rsid w:val="00A57259"/>
    <w:rsid w:val="00A6310D"/>
    <w:rsid w:val="00A63ACD"/>
    <w:rsid w:val="00A65B7E"/>
    <w:rsid w:val="00A7326E"/>
    <w:rsid w:val="00A766D2"/>
    <w:rsid w:val="00A905A5"/>
    <w:rsid w:val="00A91AD9"/>
    <w:rsid w:val="00AA546A"/>
    <w:rsid w:val="00AB0251"/>
    <w:rsid w:val="00AB3A4A"/>
    <w:rsid w:val="00AB6462"/>
    <w:rsid w:val="00AC0788"/>
    <w:rsid w:val="00AC29A3"/>
    <w:rsid w:val="00AC37BF"/>
    <w:rsid w:val="00AC446C"/>
    <w:rsid w:val="00AE184B"/>
    <w:rsid w:val="00AE4F4C"/>
    <w:rsid w:val="00AF06A4"/>
    <w:rsid w:val="00B0273D"/>
    <w:rsid w:val="00B0307F"/>
    <w:rsid w:val="00B05769"/>
    <w:rsid w:val="00B12A82"/>
    <w:rsid w:val="00B2355B"/>
    <w:rsid w:val="00B23F55"/>
    <w:rsid w:val="00B315F4"/>
    <w:rsid w:val="00B3215A"/>
    <w:rsid w:val="00B50F49"/>
    <w:rsid w:val="00B67F7D"/>
    <w:rsid w:val="00B72718"/>
    <w:rsid w:val="00B73B2D"/>
    <w:rsid w:val="00B74140"/>
    <w:rsid w:val="00B74677"/>
    <w:rsid w:val="00B75504"/>
    <w:rsid w:val="00B76851"/>
    <w:rsid w:val="00B85E1C"/>
    <w:rsid w:val="00B973BD"/>
    <w:rsid w:val="00BA34DA"/>
    <w:rsid w:val="00BA7BED"/>
    <w:rsid w:val="00BB146A"/>
    <w:rsid w:val="00BB18D2"/>
    <w:rsid w:val="00BB1EF7"/>
    <w:rsid w:val="00BB2F31"/>
    <w:rsid w:val="00BB389D"/>
    <w:rsid w:val="00BB3DFE"/>
    <w:rsid w:val="00BD04C7"/>
    <w:rsid w:val="00BD202B"/>
    <w:rsid w:val="00BD2FD3"/>
    <w:rsid w:val="00BD3855"/>
    <w:rsid w:val="00BD47AC"/>
    <w:rsid w:val="00BE1DD3"/>
    <w:rsid w:val="00BE541D"/>
    <w:rsid w:val="00BF01A6"/>
    <w:rsid w:val="00BF4155"/>
    <w:rsid w:val="00BF564E"/>
    <w:rsid w:val="00BF7F1A"/>
    <w:rsid w:val="00C007BA"/>
    <w:rsid w:val="00C03B4F"/>
    <w:rsid w:val="00C11AA0"/>
    <w:rsid w:val="00C22C8D"/>
    <w:rsid w:val="00C2725E"/>
    <w:rsid w:val="00C41E3B"/>
    <w:rsid w:val="00C43D73"/>
    <w:rsid w:val="00C4562C"/>
    <w:rsid w:val="00C601F3"/>
    <w:rsid w:val="00C631AA"/>
    <w:rsid w:val="00C66A4A"/>
    <w:rsid w:val="00C758C0"/>
    <w:rsid w:val="00C81903"/>
    <w:rsid w:val="00C84109"/>
    <w:rsid w:val="00C901E1"/>
    <w:rsid w:val="00C9599E"/>
    <w:rsid w:val="00C96F98"/>
    <w:rsid w:val="00CB1EB7"/>
    <w:rsid w:val="00CB1FEC"/>
    <w:rsid w:val="00CB2228"/>
    <w:rsid w:val="00CB73D6"/>
    <w:rsid w:val="00CC3420"/>
    <w:rsid w:val="00CC3EF4"/>
    <w:rsid w:val="00CD336E"/>
    <w:rsid w:val="00CE02C6"/>
    <w:rsid w:val="00CE0635"/>
    <w:rsid w:val="00CF1333"/>
    <w:rsid w:val="00CF1C86"/>
    <w:rsid w:val="00D009C8"/>
    <w:rsid w:val="00D01EC8"/>
    <w:rsid w:val="00D16BBC"/>
    <w:rsid w:val="00D17F4C"/>
    <w:rsid w:val="00D22AE4"/>
    <w:rsid w:val="00D31096"/>
    <w:rsid w:val="00D319D1"/>
    <w:rsid w:val="00D33D33"/>
    <w:rsid w:val="00D41F7C"/>
    <w:rsid w:val="00D42D34"/>
    <w:rsid w:val="00D4409F"/>
    <w:rsid w:val="00D461C7"/>
    <w:rsid w:val="00D46841"/>
    <w:rsid w:val="00D54467"/>
    <w:rsid w:val="00D626E8"/>
    <w:rsid w:val="00D67121"/>
    <w:rsid w:val="00D7220C"/>
    <w:rsid w:val="00D74486"/>
    <w:rsid w:val="00D75D61"/>
    <w:rsid w:val="00D91A4D"/>
    <w:rsid w:val="00D931AF"/>
    <w:rsid w:val="00D95703"/>
    <w:rsid w:val="00D958E5"/>
    <w:rsid w:val="00D9684C"/>
    <w:rsid w:val="00DA2F0C"/>
    <w:rsid w:val="00DA45BF"/>
    <w:rsid w:val="00DB1339"/>
    <w:rsid w:val="00DB5DE0"/>
    <w:rsid w:val="00DC3B85"/>
    <w:rsid w:val="00DC4432"/>
    <w:rsid w:val="00DC5A1F"/>
    <w:rsid w:val="00DD3BE5"/>
    <w:rsid w:val="00DD44D7"/>
    <w:rsid w:val="00DD5478"/>
    <w:rsid w:val="00DD7B27"/>
    <w:rsid w:val="00DF6136"/>
    <w:rsid w:val="00E05F23"/>
    <w:rsid w:val="00E06E1E"/>
    <w:rsid w:val="00E12E3C"/>
    <w:rsid w:val="00E207C4"/>
    <w:rsid w:val="00E24F9B"/>
    <w:rsid w:val="00E269F9"/>
    <w:rsid w:val="00E320DD"/>
    <w:rsid w:val="00E5242D"/>
    <w:rsid w:val="00E57206"/>
    <w:rsid w:val="00E664DC"/>
    <w:rsid w:val="00E67962"/>
    <w:rsid w:val="00E704C6"/>
    <w:rsid w:val="00E729B5"/>
    <w:rsid w:val="00E72BE6"/>
    <w:rsid w:val="00E77102"/>
    <w:rsid w:val="00E82ABD"/>
    <w:rsid w:val="00E957B1"/>
    <w:rsid w:val="00E96AB0"/>
    <w:rsid w:val="00EB1B21"/>
    <w:rsid w:val="00EB1EDA"/>
    <w:rsid w:val="00EB251F"/>
    <w:rsid w:val="00EB4F3E"/>
    <w:rsid w:val="00EB73FE"/>
    <w:rsid w:val="00EC4179"/>
    <w:rsid w:val="00EC71BF"/>
    <w:rsid w:val="00ED0A3C"/>
    <w:rsid w:val="00ED1B36"/>
    <w:rsid w:val="00EE0344"/>
    <w:rsid w:val="00EE0AE3"/>
    <w:rsid w:val="00EE6DA5"/>
    <w:rsid w:val="00EF12F2"/>
    <w:rsid w:val="00EF38A1"/>
    <w:rsid w:val="00F0132A"/>
    <w:rsid w:val="00F02A81"/>
    <w:rsid w:val="00F13776"/>
    <w:rsid w:val="00F13B7D"/>
    <w:rsid w:val="00F151EE"/>
    <w:rsid w:val="00F21844"/>
    <w:rsid w:val="00F23C81"/>
    <w:rsid w:val="00F321CF"/>
    <w:rsid w:val="00F32F06"/>
    <w:rsid w:val="00F35435"/>
    <w:rsid w:val="00F44545"/>
    <w:rsid w:val="00F45859"/>
    <w:rsid w:val="00F5073F"/>
    <w:rsid w:val="00F54036"/>
    <w:rsid w:val="00F5677F"/>
    <w:rsid w:val="00F6796A"/>
    <w:rsid w:val="00F7781F"/>
    <w:rsid w:val="00F80CDE"/>
    <w:rsid w:val="00F829FC"/>
    <w:rsid w:val="00F867ED"/>
    <w:rsid w:val="00F9128C"/>
    <w:rsid w:val="00F94C1D"/>
    <w:rsid w:val="00F9683C"/>
    <w:rsid w:val="00FA09F6"/>
    <w:rsid w:val="00FB20EC"/>
    <w:rsid w:val="00FC343C"/>
    <w:rsid w:val="00FD5947"/>
    <w:rsid w:val="00FD5F24"/>
    <w:rsid w:val="00FE11FA"/>
    <w:rsid w:val="00FE2069"/>
    <w:rsid w:val="00FE604E"/>
    <w:rsid w:val="00FF5D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3AB07"/>
  <w14:defaultImageDpi w14:val="32767"/>
  <w15:chartTrackingRefBased/>
  <w15:docId w15:val="{64F62CB3-BA9B-5A40-9619-1CD9D5C24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5C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5CF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145A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145A5"/>
    <w:rPr>
      <w:rFonts w:ascii="Calibri" w:hAnsi="Calibri" w:cs="Calibri"/>
      <w:lang w:val="en-US"/>
    </w:rPr>
  </w:style>
  <w:style w:type="paragraph" w:customStyle="1" w:styleId="EndNoteBibliography">
    <w:name w:val="EndNote Bibliography"/>
    <w:basedOn w:val="Normal"/>
    <w:link w:val="EndNoteBibliographyChar"/>
    <w:rsid w:val="004145A5"/>
    <w:rPr>
      <w:rFonts w:ascii="Calibri" w:hAnsi="Calibri" w:cs="Calibri"/>
      <w:lang w:val="en-US"/>
    </w:rPr>
  </w:style>
  <w:style w:type="character" w:customStyle="1" w:styleId="EndNoteBibliographyChar">
    <w:name w:val="EndNote Bibliography Char"/>
    <w:basedOn w:val="DefaultParagraphFont"/>
    <w:link w:val="EndNoteBibliography"/>
    <w:rsid w:val="004145A5"/>
    <w:rPr>
      <w:rFonts w:ascii="Calibri" w:hAnsi="Calibri" w:cs="Calibri"/>
      <w:lang w:val="en-US"/>
    </w:rPr>
  </w:style>
  <w:style w:type="paragraph" w:styleId="Footer">
    <w:name w:val="footer"/>
    <w:basedOn w:val="Normal"/>
    <w:link w:val="FooterChar"/>
    <w:uiPriority w:val="99"/>
    <w:unhideWhenUsed/>
    <w:rsid w:val="00276D5F"/>
    <w:pPr>
      <w:tabs>
        <w:tab w:val="center" w:pos="4680"/>
        <w:tab w:val="right" w:pos="9360"/>
      </w:tabs>
    </w:pPr>
  </w:style>
  <w:style w:type="character" w:customStyle="1" w:styleId="FooterChar">
    <w:name w:val="Footer Char"/>
    <w:basedOn w:val="DefaultParagraphFont"/>
    <w:link w:val="Footer"/>
    <w:uiPriority w:val="99"/>
    <w:rsid w:val="00276D5F"/>
  </w:style>
  <w:style w:type="character" w:styleId="PageNumber">
    <w:name w:val="page number"/>
    <w:basedOn w:val="DefaultParagraphFont"/>
    <w:uiPriority w:val="99"/>
    <w:semiHidden/>
    <w:unhideWhenUsed/>
    <w:rsid w:val="00276D5F"/>
  </w:style>
  <w:style w:type="character" w:styleId="CommentReference">
    <w:name w:val="annotation reference"/>
    <w:basedOn w:val="DefaultParagraphFont"/>
    <w:uiPriority w:val="99"/>
    <w:semiHidden/>
    <w:unhideWhenUsed/>
    <w:rsid w:val="002759CE"/>
    <w:rPr>
      <w:sz w:val="16"/>
      <w:szCs w:val="16"/>
    </w:rPr>
  </w:style>
  <w:style w:type="paragraph" w:styleId="CommentText">
    <w:name w:val="annotation text"/>
    <w:basedOn w:val="Normal"/>
    <w:link w:val="CommentTextChar"/>
    <w:uiPriority w:val="99"/>
    <w:semiHidden/>
    <w:unhideWhenUsed/>
    <w:rsid w:val="002759CE"/>
    <w:rPr>
      <w:sz w:val="20"/>
      <w:szCs w:val="20"/>
    </w:rPr>
  </w:style>
  <w:style w:type="character" w:customStyle="1" w:styleId="CommentTextChar">
    <w:name w:val="Comment Text Char"/>
    <w:basedOn w:val="DefaultParagraphFont"/>
    <w:link w:val="CommentText"/>
    <w:uiPriority w:val="99"/>
    <w:semiHidden/>
    <w:rsid w:val="002759CE"/>
    <w:rPr>
      <w:sz w:val="20"/>
      <w:szCs w:val="20"/>
    </w:rPr>
  </w:style>
  <w:style w:type="paragraph" w:styleId="CommentSubject">
    <w:name w:val="annotation subject"/>
    <w:basedOn w:val="CommentText"/>
    <w:next w:val="CommentText"/>
    <w:link w:val="CommentSubjectChar"/>
    <w:uiPriority w:val="99"/>
    <w:semiHidden/>
    <w:unhideWhenUsed/>
    <w:rsid w:val="002759CE"/>
    <w:rPr>
      <w:b/>
      <w:bCs/>
    </w:rPr>
  </w:style>
  <w:style w:type="character" w:customStyle="1" w:styleId="CommentSubjectChar">
    <w:name w:val="Comment Subject Char"/>
    <w:basedOn w:val="CommentTextChar"/>
    <w:link w:val="CommentSubject"/>
    <w:uiPriority w:val="99"/>
    <w:semiHidden/>
    <w:rsid w:val="002759CE"/>
    <w:rPr>
      <w:b/>
      <w:bCs/>
      <w:sz w:val="20"/>
      <w:szCs w:val="20"/>
    </w:rPr>
  </w:style>
  <w:style w:type="character" w:styleId="Hyperlink">
    <w:name w:val="Hyperlink"/>
    <w:basedOn w:val="DefaultParagraphFont"/>
    <w:uiPriority w:val="99"/>
    <w:unhideWhenUsed/>
    <w:rsid w:val="00024350"/>
    <w:rPr>
      <w:color w:val="0563C1" w:themeColor="hyperlink"/>
      <w:u w:val="single"/>
    </w:rPr>
  </w:style>
  <w:style w:type="character" w:styleId="UnresolvedMention">
    <w:name w:val="Unresolved Mention"/>
    <w:basedOn w:val="DefaultParagraphFont"/>
    <w:uiPriority w:val="99"/>
    <w:rsid w:val="000243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8190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5BF3F-BE14-644D-B7AE-19D7FDFC4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379</Words>
  <Characters>1926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thbertson, Dan</dc:creator>
  <cp:keywords/>
  <dc:description/>
  <cp:lastModifiedBy>Cuthbertson, Dan</cp:lastModifiedBy>
  <cp:revision>3</cp:revision>
  <dcterms:created xsi:type="dcterms:W3CDTF">2021-05-27T23:07:00Z</dcterms:created>
  <dcterms:modified xsi:type="dcterms:W3CDTF">2021-05-27T23:08:00Z</dcterms:modified>
</cp:coreProperties>
</file>